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187579">
        <w:rPr>
          <w:rFonts w:eastAsiaTheme="majorEastAsia" w:cstheme="majorBidi"/>
          <w:szCs w:val="28"/>
        </w:rPr>
        <w:t xml:space="preserve">: </w:t>
      </w:r>
      <w:commentRangeStart w:id="1"/>
      <w:r w:rsidR="00187579">
        <w:rPr>
          <w:rFonts w:eastAsiaTheme="majorEastAsia" w:cstheme="majorBidi"/>
          <w:szCs w:val="28"/>
        </w:rPr>
        <w:t xml:space="preserve">a test of the stress-gradient </w:t>
      </w:r>
      <w:commentRangeEnd w:id="1"/>
      <w:r w:rsidR="00187579">
        <w:rPr>
          <w:rStyle w:val="CommentReference"/>
        </w:rPr>
        <w:commentReference w:id="1"/>
      </w:r>
      <w:r w:rsidR="00187579">
        <w:rPr>
          <w:rFonts w:eastAsiaTheme="majorEastAsia" w:cstheme="majorBidi"/>
          <w:szCs w:val="28"/>
        </w:rPr>
        <w:t>hypothesis</w:t>
      </w:r>
    </w:p>
    <w:p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2</w:t>
      </w:r>
      <w:r w:rsidRPr="00C50DED">
        <w:rPr>
          <w:rStyle w:val="Heading1Char"/>
          <w:b w:val="0"/>
        </w:rPr>
        <w:t xml:space="preserve"> </w:t>
      </w:r>
    </w:p>
    <w:p w:rsidR="003A057D" w:rsidRDefault="003A057D" w:rsidP="005F0518">
      <w:pPr>
        <w:ind w:firstLine="0"/>
        <w:rPr>
          <w:rStyle w:val="Heading1Char"/>
          <w:b w:val="0"/>
        </w:rPr>
      </w:pPr>
      <w:r>
        <w:rPr>
          <w:rStyle w:val="Heading1Char"/>
          <w:b w:val="0"/>
        </w:rPr>
        <w:t xml:space="preserve">1 Oregon State University, Department of Botany and Plant Pathology, 2082 </w:t>
      </w:r>
      <w:proofErr w:type="spellStart"/>
      <w:r>
        <w:rPr>
          <w:rStyle w:val="Heading1Char"/>
          <w:b w:val="0"/>
        </w:rPr>
        <w:t>Cordley</w:t>
      </w:r>
      <w:proofErr w:type="spellEnd"/>
      <w:r>
        <w:rPr>
          <w:rStyle w:val="Heading1Char"/>
          <w:b w:val="0"/>
        </w:rPr>
        <w:t xml:space="preserve"> Hall, Corvallis, Oregon 97331-2902</w:t>
      </w:r>
    </w:p>
    <w:p w:rsidR="003A057D" w:rsidRDefault="003A057D" w:rsidP="005F0518">
      <w:pPr>
        <w:ind w:firstLine="0"/>
        <w:rPr>
          <w:rStyle w:val="Heading1Char"/>
          <w:b w:val="0"/>
        </w:rPr>
      </w:pPr>
      <w:r>
        <w:rPr>
          <w:rStyle w:val="Heading1Char"/>
          <w:b w:val="0"/>
        </w:rPr>
        <w:t>2 Institute for Applied Ecology, P.O. Box 2855, Corvallis, Oregon 97339</w:t>
      </w:r>
    </w:p>
    <w:p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rsidR="003A057D" w:rsidRDefault="003A057D" w:rsidP="005F0518">
      <w:pPr>
        <w:ind w:firstLine="0"/>
        <w:rPr>
          <w:rStyle w:val="Heading1Char"/>
          <w:b w:val="0"/>
        </w:rPr>
      </w:pPr>
      <w:r>
        <w:rPr>
          <w:rStyle w:val="Heading1Char"/>
          <w:b w:val="0"/>
        </w:rPr>
        <w:t>720-330-1550</w:t>
      </w:r>
    </w:p>
    <w:p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rsidR="005F0518" w:rsidRDefault="005F0518" w:rsidP="005F0518">
      <w:pPr>
        <w:ind w:firstLine="0"/>
        <w:rPr>
          <w:rStyle w:val="Heading1Char"/>
        </w:rPr>
      </w:pPr>
      <w:r>
        <w:rPr>
          <w:rStyle w:val="Heading1Char"/>
        </w:rPr>
        <w:t>Running Title:</w:t>
      </w:r>
    </w:p>
    <w:p w:rsidR="005F0518" w:rsidRPr="005F0518" w:rsidRDefault="005F0518" w:rsidP="005F0518">
      <w:pPr>
        <w:ind w:firstLine="0"/>
        <w:rPr>
          <w:rStyle w:val="Heading1Char"/>
          <w:b w:val="0"/>
        </w:rPr>
      </w:pPr>
      <w:r>
        <w:rPr>
          <w:rStyle w:val="Heading1Char"/>
        </w:rPr>
        <w:t xml:space="preserve">Word Count: </w:t>
      </w:r>
      <w:r>
        <w:rPr>
          <w:rStyle w:val="Heading1Char"/>
          <w:b w:val="0"/>
        </w:rPr>
        <w:t>Summary - #; Main text - #; Acknowledgements - #; References - #; Tables and Figures - #</w:t>
      </w:r>
    </w:p>
    <w:p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r w:rsidR="008335CD">
        <w:rPr>
          <w:rStyle w:val="Heading1Char"/>
          <w:b w:val="0"/>
        </w:rPr>
        <w:t>9</w:t>
      </w:r>
    </w:p>
    <w:p w:rsidR="005F0518" w:rsidRPr="00E84763" w:rsidRDefault="005F0518" w:rsidP="005F0518">
      <w:pPr>
        <w:ind w:firstLine="0"/>
        <w:rPr>
          <w:rStyle w:val="Heading1Char"/>
          <w:b w:val="0"/>
        </w:rPr>
      </w:pPr>
      <w:r>
        <w:rPr>
          <w:rStyle w:val="Heading1Char"/>
        </w:rPr>
        <w:t>Number of References:</w:t>
      </w:r>
      <w:r w:rsidR="00E84763">
        <w:rPr>
          <w:rStyle w:val="Heading1Char"/>
        </w:rPr>
        <w:t xml:space="preserve"> </w:t>
      </w:r>
    </w:p>
    <w:p w:rsidR="002D5BB7" w:rsidRDefault="003A057D" w:rsidP="005F0518">
      <w:pPr>
        <w:spacing w:before="240"/>
      </w:pPr>
      <w:r>
        <w:rPr>
          <w:rStyle w:val="Heading1Char"/>
          <w:b w:val="0"/>
        </w:rPr>
        <w:t xml:space="preserve">Financial support provided by the </w:t>
      </w:r>
      <w:r>
        <w:t>Portland Garden Club and the</w:t>
      </w:r>
      <w:r w:rsidR="005F0518">
        <w:t xml:space="preserve"> Native Plant Society of Oregon </w:t>
      </w:r>
      <w:r>
        <w:t>Willamette Chapter.</w:t>
      </w:r>
      <w:bookmarkEnd w:id="0"/>
    </w:p>
    <w:p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rsidR="00063FF3" w:rsidRPr="00063FF3" w:rsidRDefault="005F0518" w:rsidP="002D5BB7">
      <w:pPr>
        <w:spacing w:before="240"/>
        <w:ind w:firstLine="0"/>
        <w:rPr>
          <w:rFonts w:eastAsiaTheme="majorEastAsia" w:cstheme="majorBidi"/>
          <w:b/>
          <w:bCs/>
          <w:szCs w:val="26"/>
        </w:rPr>
      </w:pPr>
      <w:commentRangeStart w:id="2"/>
      <w:r>
        <w:rPr>
          <w:rFonts w:eastAsiaTheme="majorEastAsia" w:cstheme="majorBidi"/>
          <w:b/>
          <w:bCs/>
          <w:szCs w:val="26"/>
        </w:rPr>
        <w:lastRenderedPageBreak/>
        <w:t>Summary</w:t>
      </w:r>
      <w:commentRangeEnd w:id="2"/>
      <w:r w:rsidR="002D5BB7">
        <w:rPr>
          <w:rStyle w:val="CommentReference"/>
        </w:rPr>
        <w:commentReference w:id="2"/>
      </w:r>
    </w:p>
    <w:p w:rsidR="004A70D3" w:rsidRDefault="00063FF3" w:rsidP="005F0518">
      <w:pPr>
        <w:rPr>
          <w:rFonts w:cs="Times New Roman"/>
          <w:sz w:val="23"/>
          <w:szCs w:val="23"/>
        </w:rPr>
      </w:pPr>
      <w:r w:rsidRPr="00063FF3">
        <w:t>The stress gradient hypothesis states that plant community interactions shift from competition in low stress environments to facilitation in high stress en</w:t>
      </w:r>
      <w:r w:rsidR="00E84763">
        <w:t>vironments.  We tested for comp</w:t>
      </w:r>
      <w:r w:rsidRPr="00063FF3">
        <w:t>eti</w:t>
      </w:r>
      <w:r w:rsidR="00E84763">
        <w:t>ti</w:t>
      </w:r>
      <w:r w:rsidRPr="00063FF3">
        <w:t>on and facilitation in a high stress environment in the Willamette Valley, O</w:t>
      </w:r>
      <w:r w:rsidR="00A66301">
        <w:t>regon, USA</w:t>
      </w:r>
      <w:r w:rsidRPr="00063FF3">
        <w:t xml:space="preserve"> and hypothesized that positive interactions would be the primary driver of establishment at our sites but t</w:t>
      </w:r>
      <w:r w:rsidR="00E84763">
        <w:t>hat interactions likely differ</w:t>
      </w:r>
      <w:r w:rsidRPr="00063FF3">
        <w:t xml:space="preserve"> between plant functional groups and between life history stages.</w:t>
      </w:r>
      <w:r w:rsidR="00A66301">
        <w:t xml:space="preserve"> </w:t>
      </w:r>
      <w:r w:rsidRPr="00063FF3">
        <w:t xml:space="preserve">We direct seeded or planted five species of native perennial forbs of conservation concern, </w:t>
      </w:r>
      <w:proofErr w:type="spellStart"/>
      <w:r w:rsidRPr="00063FF3">
        <w:rPr>
          <w:i/>
        </w:rPr>
        <w:t>Lupinus</w:t>
      </w:r>
      <w:proofErr w:type="spellEnd"/>
      <w:r w:rsidRPr="00063FF3">
        <w:rPr>
          <w:i/>
        </w:rPr>
        <w:t xml:space="preserve"> </w:t>
      </w:r>
      <w:proofErr w:type="spellStart"/>
      <w:r w:rsidRPr="00063FF3">
        <w:rPr>
          <w:i/>
        </w:rPr>
        <w:t>oreganus</w:t>
      </w:r>
      <w:proofErr w:type="spellEnd"/>
      <w:r w:rsidRPr="00063FF3">
        <w:t xml:space="preserve">, </w:t>
      </w:r>
      <w:r w:rsidRPr="00063FF3">
        <w:rPr>
          <w:i/>
        </w:rPr>
        <w:t>Castilleja levisecta</w:t>
      </w:r>
      <w:r w:rsidRPr="00063FF3">
        <w:t xml:space="preserve">, </w:t>
      </w:r>
      <w:r w:rsidRPr="00063FF3">
        <w:rPr>
          <w:i/>
        </w:rPr>
        <w:t xml:space="preserve">Erigeron </w:t>
      </w:r>
      <w:proofErr w:type="spellStart"/>
      <w:r w:rsidRPr="00063FF3">
        <w:rPr>
          <w:i/>
        </w:rPr>
        <w:t>decumbens</w:t>
      </w:r>
      <w:proofErr w:type="spellEnd"/>
      <w:r w:rsidRPr="00063FF3">
        <w:rPr>
          <w:i/>
        </w:rPr>
        <w:t xml:space="preserve">, Iris </w:t>
      </w:r>
      <w:proofErr w:type="spellStart"/>
      <w:r w:rsidRPr="00063FF3">
        <w:rPr>
          <w:i/>
        </w:rPr>
        <w:t>tenax</w:t>
      </w:r>
      <w:proofErr w:type="spellEnd"/>
      <w:r w:rsidRPr="00063FF3">
        <w:rPr>
          <w:i/>
        </w:rPr>
        <w:t xml:space="preserve"> </w:t>
      </w:r>
      <w:r w:rsidRPr="00063FF3">
        <w:t>and</w:t>
      </w:r>
      <w:r w:rsidRPr="00063FF3">
        <w:rPr>
          <w:i/>
        </w:rPr>
        <w:t xml:space="preserve"> </w:t>
      </w:r>
      <w:proofErr w:type="spellStart"/>
      <w:r w:rsidRPr="00063FF3">
        <w:rPr>
          <w:i/>
        </w:rPr>
        <w:t>Sidalcea</w:t>
      </w:r>
      <w:proofErr w:type="spellEnd"/>
      <w:r w:rsidRPr="00063FF3">
        <w:rPr>
          <w:i/>
        </w:rPr>
        <w:t xml:space="preserve"> </w:t>
      </w:r>
      <w:proofErr w:type="spellStart"/>
      <w:r w:rsidRPr="00063FF3">
        <w:rPr>
          <w:i/>
        </w:rPr>
        <w:t>malviflora</w:t>
      </w:r>
      <w:proofErr w:type="spellEnd"/>
      <w:r w:rsidRPr="00063FF3">
        <w:t xml:space="preserve"> ssp. </w:t>
      </w:r>
      <w:proofErr w:type="spellStart"/>
      <w:r w:rsidRPr="00063FF3">
        <w:rPr>
          <w:i/>
        </w:rPr>
        <w:t>virgata</w:t>
      </w:r>
      <w:proofErr w:type="spellEnd"/>
      <w:r w:rsidRPr="00063FF3">
        <w:rPr>
          <w:i/>
        </w:rPr>
        <w:t>,</w:t>
      </w:r>
      <w:r w:rsidRPr="00063FF3">
        <w:rPr>
          <w:rFonts w:cs="Times New Roman"/>
          <w:sz w:val="23"/>
          <w:szCs w:val="23"/>
        </w:rPr>
        <w:t xml:space="preserve"> into 20 </w:t>
      </w:r>
      <w:r w:rsidR="00A66301">
        <w:t>experimentally manipulated</w:t>
      </w:r>
      <w:r w:rsidR="00A66301" w:rsidRPr="00063FF3">
        <w:rPr>
          <w:rFonts w:cs="Times New Roman"/>
          <w:sz w:val="23"/>
          <w:szCs w:val="23"/>
        </w:rPr>
        <w:t xml:space="preserve"> </w:t>
      </w:r>
      <w:r w:rsidRPr="00063FF3">
        <w:rPr>
          <w:rFonts w:cs="Times New Roman"/>
          <w:sz w:val="23"/>
          <w:szCs w:val="23"/>
        </w:rPr>
        <w:t xml:space="preserve">plots </w:t>
      </w:r>
      <w:r w:rsidR="00A66301">
        <w:rPr>
          <w:rFonts w:cs="Times New Roman"/>
          <w:sz w:val="23"/>
          <w:szCs w:val="23"/>
        </w:rPr>
        <w:t xml:space="preserve">with differing plant </w:t>
      </w:r>
      <w:r w:rsidR="00166F16">
        <w:rPr>
          <w:rFonts w:cs="Times New Roman"/>
          <w:sz w:val="23"/>
          <w:szCs w:val="23"/>
        </w:rPr>
        <w:t xml:space="preserve">community structure </w:t>
      </w:r>
      <w:r w:rsidRPr="00063FF3">
        <w:rPr>
          <w:rFonts w:cs="Times New Roman"/>
          <w:sz w:val="23"/>
          <w:szCs w:val="23"/>
        </w:rPr>
        <w:t>at each of three sites. Seedling establishment and survival was tracked over two growing seasons. We used linear regression to test for effects of cover by various plant functional groups, litter, bare soil and disturbance on seedling success.</w:t>
      </w:r>
    </w:p>
    <w:p w:rsidR="004A70D3" w:rsidRDefault="004A70D3" w:rsidP="005F0518">
      <w:pPr>
        <w:rPr>
          <w:rFonts w:cs="Times New Roman"/>
          <w:sz w:val="23"/>
          <w:szCs w:val="23"/>
        </w:rPr>
      </w:pPr>
    </w:p>
    <w:p w:rsidR="00063FF3" w:rsidRPr="00063FF3" w:rsidRDefault="002D5BB7" w:rsidP="004A70D3">
      <w:pPr>
        <w:ind w:firstLine="0"/>
        <w:rPr>
          <w:rFonts w:cs="Times New Roman"/>
          <w:sz w:val="23"/>
          <w:szCs w:val="23"/>
        </w:rPr>
      </w:pPr>
      <w:r w:rsidRPr="004A70D3">
        <w:rPr>
          <w:rStyle w:val="Heading2Char"/>
        </w:rPr>
        <w:t>Synthesis and applications.</w:t>
      </w:r>
      <w:r>
        <w:rPr>
          <w:rFonts w:cs="Times New Roman"/>
          <w:b/>
          <w:sz w:val="23"/>
          <w:szCs w:val="23"/>
        </w:rPr>
        <w:t xml:space="preserve"> </w:t>
      </w:r>
      <w:r w:rsidR="00063FF3" w:rsidRPr="00063FF3">
        <w:rPr>
          <w:rFonts w:cs="Times New Roman"/>
          <w:sz w:val="23"/>
          <w:szCs w:val="23"/>
        </w:rPr>
        <w:t xml:space="preserve">There was evidence of indirect facilitation of </w:t>
      </w:r>
      <w:r w:rsidR="00063FF3" w:rsidRPr="00063FF3">
        <w:rPr>
          <w:rFonts w:cs="Times New Roman"/>
          <w:i/>
          <w:sz w:val="23"/>
          <w:szCs w:val="23"/>
        </w:rPr>
        <w:t xml:space="preserve">L. </w:t>
      </w:r>
      <w:proofErr w:type="spellStart"/>
      <w:r w:rsidR="00063FF3" w:rsidRPr="00063FF3">
        <w:rPr>
          <w:rFonts w:cs="Times New Roman"/>
          <w:i/>
          <w:sz w:val="23"/>
          <w:szCs w:val="23"/>
        </w:rPr>
        <w:t>oreganus</w:t>
      </w:r>
      <w:proofErr w:type="spellEnd"/>
      <w:r w:rsidR="00063FF3" w:rsidRPr="00063FF3">
        <w:rPr>
          <w:rFonts w:cs="Times New Roman"/>
          <w:i/>
          <w:sz w:val="23"/>
          <w:szCs w:val="23"/>
        </w:rPr>
        <w:t xml:space="preserve">, S. </w:t>
      </w:r>
      <w:proofErr w:type="spellStart"/>
      <w:r w:rsidR="00063FF3" w:rsidRPr="00063FF3">
        <w:rPr>
          <w:rFonts w:cs="Times New Roman"/>
          <w:i/>
          <w:sz w:val="23"/>
          <w:szCs w:val="23"/>
        </w:rPr>
        <w:t>malviflora</w:t>
      </w:r>
      <w:proofErr w:type="spellEnd"/>
      <w:r w:rsidR="00063FF3" w:rsidRPr="00063FF3">
        <w:rPr>
          <w:rFonts w:cs="Times New Roman"/>
          <w:i/>
          <w:sz w:val="23"/>
          <w:szCs w:val="23"/>
        </w:rPr>
        <w:t xml:space="preserve"> </w:t>
      </w:r>
      <w:r w:rsidR="00063FF3" w:rsidRPr="00063FF3">
        <w:rPr>
          <w:rFonts w:cs="Times New Roman"/>
          <w:sz w:val="23"/>
          <w:szCs w:val="23"/>
        </w:rPr>
        <w:t xml:space="preserve">ssp. </w:t>
      </w:r>
      <w:proofErr w:type="spellStart"/>
      <w:r w:rsidR="00063FF3" w:rsidRPr="00063FF3">
        <w:rPr>
          <w:rFonts w:cs="Times New Roman"/>
          <w:i/>
          <w:sz w:val="23"/>
          <w:szCs w:val="23"/>
        </w:rPr>
        <w:t>virgata</w:t>
      </w:r>
      <w:proofErr w:type="spellEnd"/>
      <w:r w:rsidR="00063FF3" w:rsidRPr="00063FF3">
        <w:rPr>
          <w:rFonts w:cs="Times New Roman"/>
          <w:i/>
          <w:sz w:val="23"/>
          <w:szCs w:val="23"/>
        </w:rPr>
        <w:t xml:space="preserve"> </w:t>
      </w:r>
      <w:r w:rsidR="00063FF3" w:rsidRPr="00063FF3">
        <w:rPr>
          <w:rFonts w:cs="Times New Roman"/>
          <w:sz w:val="23"/>
          <w:szCs w:val="23"/>
        </w:rPr>
        <w:t xml:space="preserve">and </w:t>
      </w:r>
      <w:r w:rsidR="00063FF3" w:rsidRPr="00063FF3">
        <w:rPr>
          <w:rFonts w:cs="Times New Roman"/>
          <w:i/>
          <w:sz w:val="23"/>
          <w:szCs w:val="23"/>
        </w:rPr>
        <w:t>C. levisecta</w:t>
      </w:r>
      <w:r w:rsidR="00063FF3" w:rsidRPr="00063FF3">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r w:rsidR="00187579">
        <w:rPr>
          <w:rFonts w:cs="Times New Roman"/>
          <w:sz w:val="23"/>
          <w:szCs w:val="23"/>
        </w:rPr>
        <w:t>For restoration of degraded habitats in high stress environment, t</w:t>
      </w:r>
      <w:r w:rsidR="00063FF3" w:rsidRPr="00063FF3">
        <w:rPr>
          <w:rFonts w:cs="Times New Roman"/>
          <w:sz w:val="23"/>
          <w:szCs w:val="23"/>
        </w:rPr>
        <w:t>his suggests a phased approach</w:t>
      </w:r>
      <w:r w:rsidR="00187579">
        <w:rPr>
          <w:rFonts w:cs="Times New Roman"/>
          <w:sz w:val="23"/>
          <w:szCs w:val="23"/>
        </w:rPr>
        <w:t xml:space="preserve">; </w:t>
      </w:r>
      <w:r w:rsidR="00063FF3" w:rsidRPr="00063FF3">
        <w:rPr>
          <w:rFonts w:cs="Times New Roman"/>
          <w:sz w:val="23"/>
          <w:szCs w:val="23"/>
        </w:rPr>
        <w:t xml:space="preserve">land managers should consider seeding target </w:t>
      </w:r>
      <w:proofErr w:type="spellStart"/>
      <w:r w:rsidR="00063FF3" w:rsidRPr="00063FF3">
        <w:rPr>
          <w:rFonts w:cs="Times New Roman"/>
          <w:sz w:val="23"/>
          <w:szCs w:val="23"/>
        </w:rPr>
        <w:t>forb</w:t>
      </w:r>
      <w:proofErr w:type="spellEnd"/>
      <w:r w:rsidR="00063FF3" w:rsidRPr="00063FF3">
        <w:rPr>
          <w:rFonts w:cs="Times New Roman"/>
          <w:sz w:val="23"/>
          <w:szCs w:val="23"/>
        </w:rPr>
        <w:t xml:space="preserve"> species prior to eradicating invasive grasses or after successfully establishing native grasses. </w:t>
      </w:r>
    </w:p>
    <w:p w:rsidR="002D5BB7" w:rsidRDefault="002D5BB7" w:rsidP="002D5BB7">
      <w:pPr>
        <w:spacing w:before="240"/>
        <w:ind w:firstLine="0"/>
        <w:jc w:val="both"/>
        <w:rPr>
          <w:rStyle w:val="Heading1Char"/>
          <w:b w:val="0"/>
        </w:rPr>
      </w:pPr>
      <w:bookmarkStart w:id="3" w:name="_Toc318116195"/>
      <w:commentRangeStart w:id="4"/>
      <w:r>
        <w:rPr>
          <w:rStyle w:val="Heading1Char"/>
        </w:rPr>
        <w:t>Keywords:</w:t>
      </w:r>
      <w:r>
        <w:rPr>
          <w:rStyle w:val="Heading1Char"/>
          <w:b w:val="0"/>
        </w:rPr>
        <w:t xml:space="preserve"> </w:t>
      </w:r>
      <w:commentRangeEnd w:id="4"/>
      <w:r w:rsidR="00187579">
        <w:rPr>
          <w:rStyle w:val="CommentReference"/>
        </w:rPr>
        <w:commentReference w:id="4"/>
      </w:r>
      <w:r w:rsidR="00187579">
        <w:rPr>
          <w:rStyle w:val="Heading1Char"/>
          <w:b w:val="0"/>
        </w:rPr>
        <w:t xml:space="preserve">Restoration, facilitation, competition, </w:t>
      </w:r>
    </w:p>
    <w:p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t>Introduction</w:t>
      </w:r>
      <w:bookmarkEnd w:id="3"/>
      <w:r w:rsidRPr="00063FF3">
        <w:rPr>
          <w:rFonts w:eastAsiaTheme="majorEastAsia" w:cstheme="majorBidi"/>
          <w:b/>
          <w:bCs/>
          <w:szCs w:val="26"/>
        </w:rPr>
        <w:t xml:space="preserve"> </w:t>
      </w:r>
    </w:p>
    <w:p w:rsidR="00063FF3" w:rsidRPr="00063FF3" w:rsidRDefault="00063FF3" w:rsidP="005F0518">
      <w:r w:rsidRPr="00063FF3">
        <w:t xml:space="preserve">Habitat loss and competition from non-native species are leading causes of declines in diversity </w:t>
      </w:r>
      <w:r w:rsidRPr="00063FF3">
        <w:fldChar w:fldCharType="begin"/>
      </w:r>
      <w:r w:rsidR="002D5BB7">
        <w:instrText xml:space="preserve"> ADDIN ZOTERO_ITEM CSL_CITATION {"citationID":"t5m7075v","properties":{"formattedCitation":"{\\rtf (Morse 1996; Czech 1997; Wilcove \\i et al.\\i0{} 1998)}","plainCitation":"(Morse 1996; Czech 1997; Wilcove et al. 1998)"},"citationItems":[{"id":283,"uris":["http://zotero.org/users/420444/items/D3VIV424"],"uri":["http://zotero.org/users/420444/items/D3VIV424"],"itemData":{"id":283,"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427,"uris":["http://zotero.org/users/420444/items/AM588U4P"],"uri":["http://zotero.org/users/420444/items/AM588U4P"],"itemData":{"id":427,"type":"article-journal","title":"Distribution and Causation of Species Endangerment in the United States","container-title":"Science","page":"1116-1117","volume":"277","issue":"5329","source":"CrossRef","DOI":"10.1126/science.277.5329.1116","ISSN":"00368075, 10959203","author":[{"family":"Czech","given":"B."}],"issued":{"date-parts":[["1997",8,22]]},"accessed":{"date-parts":[["2012",1,28]],"season":"00:25:40"}},"label":"page"},{"id":428,"uris":["http://zotero.org/users/420444/items/PAVJ546A"],"uri":["http://zotero.org/users/420444/items/PAVJ546A"],"itemData":{"id":428,"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Pr="00063FF3">
        <w:fldChar w:fldCharType="separate"/>
      </w:r>
      <w:r w:rsidR="00A1409D" w:rsidRPr="00A1409D">
        <w:rPr>
          <w:rFonts w:cs="Times New Roman"/>
          <w:szCs w:val="24"/>
        </w:rPr>
        <w:t xml:space="preserve">(Morse 1996; Czech 1997; Wilcove </w:t>
      </w:r>
      <w:r w:rsidR="00A1409D" w:rsidRPr="00A1409D">
        <w:rPr>
          <w:rFonts w:cs="Times New Roman"/>
          <w:i/>
          <w:iCs/>
          <w:szCs w:val="24"/>
        </w:rPr>
        <w:t>et al.</w:t>
      </w:r>
      <w:r w:rsidR="00A1409D" w:rsidRPr="00A1409D">
        <w:rPr>
          <w:rFonts w:cs="Times New Roman"/>
          <w:szCs w:val="24"/>
        </w:rPr>
        <w:t xml:space="preserve"> 1998)</w:t>
      </w:r>
      <w:r w:rsidRPr="00063FF3">
        <w:rPr>
          <w:rFonts w:cs="Times New Roman"/>
          <w:szCs w:val="24"/>
        </w:rPr>
        <w:fldChar w:fldCharType="end"/>
      </w:r>
      <w:r w:rsidRPr="00063FF3">
        <w:t xml:space="preserve">.  The list of threatened and endangered </w:t>
      </w:r>
      <w:r w:rsidRPr="00063FF3">
        <w:lastRenderedPageBreak/>
        <w:t xml:space="preserve">species is growing at an increasing rate </w:t>
      </w:r>
      <w:r w:rsidRPr="00063FF3">
        <w:fldChar w:fldCharType="begin"/>
      </w:r>
      <w:r w:rsidR="002D5BB7">
        <w:instrText xml:space="preserve"> ADDIN ZOTERO_ITEM CSL_CITATION {"citationID":"pgntcfolg","properties":{"formattedCitation":"(Pimm &amp; Raven 2000)","plainCitation":"(Pimm &amp; Raven 2000)"},"citationItems":[{"id":449,"uris":["http://zotero.org/users/420444/items/BWXAWBSN"],"uri":["http://zotero.org/users/420444/items/BWXAWBSN"],"itemData":{"id":449,"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Pr="00063FF3">
        <w:fldChar w:fldCharType="separate"/>
      </w:r>
      <w:r w:rsidR="00A1409D" w:rsidRPr="00A1409D">
        <w:rPr>
          <w:rFonts w:cs="Times New Roman"/>
        </w:rPr>
        <w:t>(Pimm &amp; Raven 2000)</w:t>
      </w:r>
      <w:r w:rsidRPr="00063FF3">
        <w:rPr>
          <w:rFonts w:cs="Times New Roman"/>
        </w:rPr>
        <w:fldChar w:fldCharType="end"/>
      </w:r>
      <w:r w:rsidRPr="00063FF3">
        <w:rPr>
          <w:rFonts w:cs="Times New Roman"/>
        </w:rPr>
        <w:t>;</w:t>
      </w:r>
      <w:r w:rsidRPr="00063FF3">
        <w:t xml:space="preserve"> in some cases, whole ecosystems are at risk of being lost </w:t>
      </w:r>
      <w:r w:rsidRPr="00063FF3">
        <w:fldChar w:fldCharType="begin"/>
      </w:r>
      <w:r w:rsidR="002D5BB7">
        <w:instrText xml:space="preserve"> ADDIN ZOTERO_ITEM CSL_CITATION {"citationID":"1e3a1cn0p1","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fldChar w:fldCharType="separate"/>
      </w:r>
      <w:r w:rsidR="00A1409D" w:rsidRPr="00A1409D">
        <w:rPr>
          <w:rFonts w:cs="Times New Roman"/>
        </w:rPr>
        <w:t>(Noss, LaRoe III &amp; Scott 1995)</w:t>
      </w:r>
      <w:r w:rsidRPr="00063FF3">
        <w:rPr>
          <w:rFonts w:cs="Times New Roman"/>
        </w:rPr>
        <w:fldChar w:fldCharType="end"/>
      </w:r>
      <w:r w:rsidRPr="00063FF3">
        <w:t xml:space="preserve">.  Restoring this diversity is a major challenge facing ecologists and land managers </w:t>
      </w:r>
      <w:r w:rsidRPr="00063FF3">
        <w:fldChar w:fldCharType="begin"/>
      </w:r>
      <w:r w:rsidR="002D5BB7">
        <w:instrText xml:space="preserve"> ADDIN ZOTERO_ITEM CSL_CITATION {"citationID":"1cpg08mj31","properties":{"formattedCitation":"(Dobson 1997; Hobbs &amp; Harris 2001)","plainCitation":"(Dobson 1997; Hobbs &amp; Harris 2001)"},"citationItems":[{"id":435,"uris":["http://zotero.org/users/420444/items/WTRG6NEM"],"uri":["http://zotero.org/users/420444/items/WTRG6NEM"],"itemData":{"id":435,"type":"article-journal","title":"Hopes for the Future: Restoration Ecology and Conservation Biology","container-title":"Science","page":"515-522","volume":"277","issue":"5325","source":"CrossRef","DOI":"10.1126/science.277.5325.515","ISSN":"00368075, 10959203","shortTitle":"Hopes for the Future","author":[{"family":"Dobson","given":"A. P."}],"issued":{"date-parts":[["1997",7,25]]},"accessed":{"date-parts":[["2012",1,28]],"season":"02:10:52"}},"label":"page"},{"id":441,"uris":["http://zotero.org/users/420444/items/8CPXSE4Q"],"uri":["http://zotero.org/users/420444/items/8CPXSE4Q"],"itemData":{"id":441,"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Pr="00063FF3">
        <w:fldChar w:fldCharType="separate"/>
      </w:r>
      <w:r w:rsidR="00A1409D" w:rsidRPr="00A1409D">
        <w:rPr>
          <w:rFonts w:cs="Times New Roman"/>
        </w:rPr>
        <w:t>(Dobson 1997; Hobbs &amp; Harris 2001)</w:t>
      </w:r>
      <w:r w:rsidRPr="00063FF3">
        <w:rPr>
          <w:rFonts w:cs="Times New Roman"/>
        </w:rPr>
        <w:fldChar w:fldCharType="end"/>
      </w:r>
      <w:r w:rsidRPr="00063FF3">
        <w:t xml:space="preserve"> and there is a clear call to answer these challenges through the direct application of ecological theory </w:t>
      </w:r>
      <w:r w:rsidRPr="00063FF3">
        <w:fldChar w:fldCharType="begin"/>
      </w:r>
      <w:r w:rsidR="002D5BB7">
        <w:instrText xml:space="preserve"> ADDIN ZOTERO_ITEM CSL_CITATION {"citationID":"2k5fkvti6r","properties":{"formattedCitation":"(Palmer, Ambrose &amp; Poff 1997; Miller &amp; Hobbs 2007)","plainCitation":"(Palmer, Ambrose &amp; Poff 1997; Miller &amp; Hobbs 2007)"},"citationItems":[{"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439,"uris":["http://zotero.org/users/420444/items/TTNVQ4F8"],"uri":["http://zotero.org/users/420444/items/TTNVQ4F8"],"itemData":{"id":439,"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Pr="00063FF3">
        <w:fldChar w:fldCharType="separate"/>
      </w:r>
      <w:r w:rsidR="00A1409D" w:rsidRPr="00A1409D">
        <w:rPr>
          <w:rFonts w:cs="Times New Roman"/>
        </w:rPr>
        <w:t>(Palmer, Ambrose &amp; Poff 1997; Miller &amp; Hobbs 2007)</w:t>
      </w:r>
      <w:r w:rsidRPr="00063FF3">
        <w:rPr>
          <w:rFonts w:cs="Times New Roman"/>
        </w:rPr>
        <w:fldChar w:fldCharType="end"/>
      </w:r>
      <w:r w:rsidRPr="00063FF3">
        <w:t xml:space="preserve">.  </w:t>
      </w:r>
    </w:p>
    <w:p w:rsidR="00B16DCF" w:rsidRDefault="00063FF3" w:rsidP="005F0518">
      <w:pPr>
        <w:rPr>
          <w:ins w:id="5" w:author="Tom" w:date="2015-01-29T14:01:00Z"/>
        </w:rPr>
      </w:pPr>
      <w:r w:rsidRPr="00063FF3">
        <w:t xml:space="preserve">In applied ecology, primary ecological concepts provide managers with a theoretical framework from which to develop restoration protocols based on the biology of individual species </w:t>
      </w:r>
      <w:r w:rsidRPr="00063FF3">
        <w:fldChar w:fldCharType="begin"/>
      </w:r>
      <w:r w:rsidR="002D5BB7">
        <w:instrText xml:space="preserve"> ADDIN ZOTERO_ITEM CSL_CITATION {"citationID":"2no38d0gp2","properties":{"formattedCitation":"(Sarrazin &amp; Barbault 1996; Palmer, Ambrose &amp; Poff 1997; Zedler 2005)","plainCitation":"(Sarrazin &amp; Barbault 1996; Palmer, Ambrose &amp; Poff 1997; Zedler 2005)"},"citationItems":[{"id":281,"uris":["http://zotero.org/users/420444/items/H6MWDTG9"],"uri":["http://zotero.org/users/420444/items/H6MWDTG9"],"itemData":{"id":281,"type":"article-journal","title":"Reintroduction: challenges and lessons for basic ecology","container-title":"Trends in Ecology &amp; Evolution","page":"474–478","volume":"11","issue":"11","source":"Google Scholar","shortTitle":"Reintroduction","author":[{"family":"Sarrazin","given":"F."},{"family":"Barbault","given":"R."}],"issued":{"date-parts":[["1996"]]}},"label":"page"},{"id":437,"uris":["http://zotero.org/users/420444/items/478PNNB3"],"uri":["http://zotero.org/users/420444/items/478PNNB3"],"itemData":{"id":437,"type":"article-journal","title":"Ecological theory and community restoration ecology","container-title":"Restoration ecology","page":"291–300","volume":"5","issue":"4","source":"Google Scholar","author":[{"family":"Palmer","given":"M.A."},{"family":"Ambrose","given":"R.F."},{"family":"Poff","given":"N.L.R."}],"issued":{"date-parts":[["1997"]]}},"label":"page"},{"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Pr="00063FF3">
        <w:fldChar w:fldCharType="separate"/>
      </w:r>
      <w:r w:rsidR="00A1409D" w:rsidRPr="00A1409D">
        <w:rPr>
          <w:rFonts w:cs="Times New Roman"/>
        </w:rPr>
        <w:t>(Sarrazin &amp; Barbault 1996; Palmer, Ambrose &amp; Poff 1997; Zedler 2005)</w:t>
      </w:r>
      <w:r w:rsidRPr="00063FF3">
        <w:rPr>
          <w:rFonts w:cs="Times New Roman"/>
          <w:szCs w:val="24"/>
        </w:rPr>
        <w:fldChar w:fldCharType="end"/>
      </w:r>
      <w:r w:rsidRPr="00063FF3">
        <w:t xml:space="preserve">.  </w:t>
      </w:r>
      <w:r w:rsidR="00C962B9">
        <w:t>I</w:t>
      </w:r>
      <w:r w:rsidRPr="00063FF3">
        <w:t xml:space="preserve">n plant community ecology, the stress-gradient hypothesis proposes that competitive interactions between plant species have greater importance in low or moderate stress environments and that as stress conditions increase, facilitative interactions become more prevalent </w:t>
      </w:r>
      <w:r w:rsidRPr="00063FF3">
        <w:fldChar w:fldCharType="begin"/>
      </w:r>
      <w:r w:rsidR="002D5BB7">
        <w:instrText xml:space="preserve"> ADDIN ZOTERO_ITEM CSL_CITATION {"citationID":"223g91a516","properties":{"formattedCitation":"{\\rtf (Bertness &amp; Callaway 1994; Tielb\\uc0\\u246{}rger &amp; Kadmon 2000)}","plainCitation":"(Bertness &amp; Callaway 1994; Tielbörger &amp; Kadmon 2000)"},"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497,"uris":["http://zotero.org/users/420444/items/VD65QEG9"],"uri":["http://zotero.org/users/420444/items/VD65QEG9"],"itemData":{"id":497,"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Pr="00063FF3">
        <w:fldChar w:fldCharType="separate"/>
      </w:r>
      <w:r w:rsidR="00A1409D" w:rsidRPr="00A1409D">
        <w:rPr>
          <w:rFonts w:cs="Times New Roman"/>
          <w:szCs w:val="24"/>
        </w:rPr>
        <w:t>(Bertness &amp; Callaway 1994; Tielbörger &amp; Kadmon 2000)</w:t>
      </w:r>
      <w:r w:rsidRPr="00063FF3">
        <w:rPr>
          <w:rFonts w:cs="Times New Roman"/>
          <w:szCs w:val="24"/>
        </w:rPr>
        <w:fldChar w:fldCharType="end"/>
      </w:r>
      <w:r w:rsidRPr="00063FF3">
        <w:t xml:space="preserve">.  Within a particular habitat type, effective restoration techniques will differ in locations with differing stress conditions </w:t>
      </w:r>
      <w:r w:rsidRPr="00063FF3">
        <w:fldChar w:fldCharType="begin"/>
      </w:r>
      <w:r w:rsidR="002D5BB7">
        <w:instrText xml:space="preserve"> ADDIN ZOTERO_ITEM CSL_CITATION {"citationID":"272c66sc6b","properties":{"formattedCitation":"(Padilla &amp; Pugnaire 2006)","plainCitation":"(Padilla &amp; Pugnaire 2006)"},"citationItems":[{"id":462,"uris":["http://zotero.org/users/420444/items/IH8APGZP"],"uri":["http://zotero.org/users/420444/items/IH8APGZP"],"itemData":{"id":462,"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Pr="00063FF3">
        <w:fldChar w:fldCharType="separate"/>
      </w:r>
      <w:r w:rsidR="00A1409D" w:rsidRPr="00A1409D">
        <w:rPr>
          <w:rFonts w:cs="Times New Roman"/>
        </w:rPr>
        <w:t>(Padilla &amp; Pugnaire 2006)</w:t>
      </w:r>
      <w:r w:rsidRPr="00063FF3">
        <w:rPr>
          <w:rFonts w:cs="Times New Roman"/>
        </w:rPr>
        <w:fldChar w:fldCharType="end"/>
      </w:r>
      <w:r w:rsidRPr="00063FF3">
        <w:t xml:space="preserve"> and it is likely that interactions will differ among life history stages </w:t>
      </w:r>
      <w:r w:rsidRPr="00063FF3">
        <w:fldChar w:fldCharType="begin"/>
      </w:r>
      <w:r w:rsidR="002D5BB7">
        <w:instrText xml:space="preserve"> ADDIN ZOTERO_ITEM CSL_CITATION {"citationID":"rr6mqnrlm","properties":{"formattedCitation":"(Brown &amp; Van Staden 1997; McPeek &amp; Peckarsky 1998; Maestre, Valladares &amp; Reynolds 2005)","plainCitation":"(Brown &amp; Van Staden 1997; McPeek &amp; Peckarsky 1998; Maestre, Valladares &amp; Reynolds 2005)"},"citationItems":[{"id":387,"uris":["http://zotero.org/users/420444/items/TNA86NPX"],"uri":["http://zotero.org/users/420444/items/TNA86NPX"],"itemData":{"id":387,"type":"article-journal","title":"Smoke as a germination cue: a review","container-title":"Plant Growth Regulation","page":"115–124","volume":"22","issue":"2","source":"Google Scholar","shortTitle":"Smoke as a germination cue","author":[{"family":"Brown","given":"NAC"},{"family":"Van Staden","given":"J."}],"issued":{"date-parts":[["1997"]]}},"label":"page"},{"id":467,"uris":["http://zotero.org/users/420444/items/VF5QXPPH"],"uri":["http://zotero.org/users/420444/items/VF5QXPPH"],"itemData":{"id":467,"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471,"uris":["http://zotero.org/users/420444/items/RQPX8DTH"],"uri":["http://zotero.org/users/420444/items/RQPX8DTH"],"itemData":{"id":471,"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accessed":{"date-parts":[["2012",1,31]],"season":"02:02:55"}},"label":"page"}],"schema":"https://github.com/citation-style-language/schema/raw/master/csl-citation.json"} </w:instrText>
      </w:r>
      <w:r w:rsidRPr="00063FF3">
        <w:fldChar w:fldCharType="separate"/>
      </w:r>
      <w:r w:rsidR="00A1409D" w:rsidRPr="00A1409D">
        <w:rPr>
          <w:rFonts w:cs="Times New Roman"/>
        </w:rPr>
        <w:t>(Brown &amp; Van Staden 1997; McPeek &amp; Peckarsky 1998; Maestre, Valladares &amp; Reynolds 2005)</w:t>
      </w:r>
      <w:r w:rsidRPr="00063FF3">
        <w:rPr>
          <w:rFonts w:cs="Times New Roman"/>
        </w:rPr>
        <w:fldChar w:fldCharType="end"/>
      </w:r>
      <w:r w:rsidRPr="00063FF3">
        <w:t xml:space="preserve">. Even under a particular stress environment, interspecific plant interactions differ between functional groups </w:t>
      </w:r>
      <w:del w:id="6" w:author="Tom" w:date="2015-01-29T11:31:00Z">
        <w:r w:rsidR="00C962B9" w:rsidDel="00E12340">
          <w:delText>as</w:delText>
        </w:r>
        <w:r w:rsidRPr="00063FF3" w:rsidDel="00E12340">
          <w:delText xml:space="preserve"> </w:delText>
        </w:r>
      </w:del>
      <w:ins w:id="7" w:author="Tom" w:date="2015-01-29T11:31:00Z">
        <w:r w:rsidR="00E12340">
          <w:t>because</w:t>
        </w:r>
        <w:r w:rsidR="00E12340" w:rsidRPr="00063FF3">
          <w:t xml:space="preserve"> </w:t>
        </w:r>
      </w:ins>
      <w:r w:rsidRPr="00063FF3">
        <w:t xml:space="preserve">resource use </w:t>
      </w:r>
      <w:ins w:id="8" w:author="Tom" w:date="2015-01-29T11:31:00Z">
        <w:r w:rsidR="00E12340">
          <w:t xml:space="preserve">can </w:t>
        </w:r>
      </w:ins>
      <w:del w:id="9" w:author="Tom" w:date="2015-01-29T11:31:00Z">
        <w:r w:rsidRPr="00063FF3" w:rsidDel="00E12340">
          <w:delText xml:space="preserve">varies </w:delText>
        </w:r>
      </w:del>
      <w:ins w:id="10" w:author="Tom" w:date="2015-01-29T11:31:00Z">
        <w:r w:rsidR="00E12340" w:rsidRPr="00063FF3">
          <w:t>var</w:t>
        </w:r>
        <w:r w:rsidR="00E12340">
          <w:t>y</w:t>
        </w:r>
        <w:r w:rsidR="00E12340" w:rsidRPr="00063FF3">
          <w:t xml:space="preserve"> </w:t>
        </w:r>
      </w:ins>
      <w:r w:rsidRPr="00063FF3">
        <w:t xml:space="preserve">among </w:t>
      </w:r>
      <w:del w:id="11" w:author="Tom" w:date="2015-01-29T11:31:00Z">
        <w:r w:rsidRPr="00063FF3" w:rsidDel="00E12340">
          <w:delText xml:space="preserve">functional </w:delText>
        </w:r>
      </w:del>
      <w:ins w:id="12" w:author="Tom" w:date="2015-01-29T11:31:00Z">
        <w:r w:rsidR="00E12340">
          <w:t>these</w:t>
        </w:r>
        <w:r w:rsidR="00E12340" w:rsidRPr="00063FF3">
          <w:t xml:space="preserve"> </w:t>
        </w:r>
      </w:ins>
      <w:r w:rsidRPr="00063FF3">
        <w:t xml:space="preserve">groups </w:t>
      </w:r>
      <w:r w:rsidRPr="00063FF3">
        <w:fldChar w:fldCharType="begin"/>
      </w:r>
      <w:r w:rsidR="002D5BB7">
        <w:instrText xml:space="preserve"> ADDIN ZOTERO_ITEM CSL_CITATION {"citationID":"7bq6iqu0h","properties":{"formattedCitation":"(Hooper 1997)","plainCitation":"(Hooper 1997)"},"citationItems":[{"id":519,"uris":["http://zotero.org/users/420444/items/TNJHVQK8"],"uri":["http://zotero.org/users/420444/items/TNJHVQK8"],"itemData":{"id":519,"type":"article-journal","title":"The Effects of Plant Composition and Diversity on Ecosystem Processes","container-title":"Science","page":"1302-1305","volume":"277","issue":"5330","source":"CrossRef","DOI":"10.1126/science.277.5330.1302","ISSN":"00368075, 10959203","author":[{"family":"Hooper","given":"D. U."}],"issued":{"date-parts":[["1997",8,29]]},"accessed":{"date-parts":[["2012",2,3]]}}}],"schema":"https://github.com/citation-style-language/schema/raw/master/csl-citation.json"} </w:instrText>
      </w:r>
      <w:r w:rsidRPr="00063FF3">
        <w:fldChar w:fldCharType="separate"/>
      </w:r>
      <w:r w:rsidR="00A1409D" w:rsidRPr="00A1409D">
        <w:rPr>
          <w:rFonts w:cs="Times New Roman"/>
        </w:rPr>
        <w:t>(Hooper 1997)</w:t>
      </w:r>
      <w:r w:rsidRPr="00063FF3">
        <w:rPr>
          <w:rFonts w:cs="Times New Roman"/>
        </w:rPr>
        <w:fldChar w:fldCharType="end"/>
      </w:r>
      <w:r w:rsidRPr="00063FF3">
        <w:t xml:space="preserve">.  In prairie systems, grasses, especially non-native invasive species, tend to be taller and faster growing than many native forbs </w:t>
      </w:r>
      <w:r w:rsidRPr="00063FF3">
        <w:fldChar w:fldCharType="begin"/>
      </w:r>
      <w:r w:rsidR="002D5BB7">
        <w:instrText xml:space="preserve"> ADDIN ZOTERO_ITEM CSL_CITATION {"citationID":"sKAbCdWA","properties":{"formattedCitation":"(Blossey &amp; Notzold 1995; Wilson 1998; Wilson &amp; Clark 2001)","plainCitation":"(Blossey &amp; Notzold 1995; Wilson 1998; Wilson &amp; Clark 2001)"},"citationItems":[{"id":523,"uris":["http://zotero.org/users/420444/items/FRPIZTGR"],"uri":["http://zotero.org/users/420444/items/FRPIZTGR"],"itemData":{"id":523,"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527,"uris":["http://zotero.org/users/420444/items/BD22Q2A5"],"uri":["http://zotero.org/users/420444/items/BD22Q2A5"],"itemData":{"id":527,"type":"chapter","title":"Upland prairie","container-title":"Chapter In: Part I US Fish and Wildlife Service Willamette Basin Recovery Plan. Portland (OR): US Fish and Wildlife Service Oregon State Office","source":"Google Scholar","author":[{"family":"Wilson","given":"M.V."}],"issued":{"date-parts":[["1998"]]}},"label":"page"},{"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Pr="00063FF3">
        <w:fldChar w:fldCharType="separate"/>
      </w:r>
      <w:r w:rsidR="00A1409D" w:rsidRPr="00A1409D">
        <w:rPr>
          <w:rFonts w:cs="Times New Roman"/>
        </w:rPr>
        <w:t>(Blossey &amp; Notzold 1995; Wilson 1998; Wilson &amp; Clark 2001)</w:t>
      </w:r>
      <w:r w:rsidRPr="00063FF3">
        <w:fldChar w:fldCharType="end"/>
      </w:r>
      <w:r w:rsidRPr="00063FF3">
        <w:t xml:space="preserve"> and therefore frequently suppress native forbs regardless of </w:t>
      </w:r>
      <w:r w:rsidR="00C962B9">
        <w:t xml:space="preserve">the </w:t>
      </w:r>
      <w:r w:rsidRPr="00063FF3">
        <w:t xml:space="preserve">stress conditions.  </w:t>
      </w:r>
      <w:r w:rsidR="00C962B9">
        <w:t>D</w:t>
      </w:r>
      <w:r w:rsidRPr="00063FF3">
        <w:t>isturbance, especially herbivory, can</w:t>
      </w:r>
      <w:r w:rsidR="003C65B9">
        <w:t xml:space="preserve"> also</w:t>
      </w:r>
      <w:r w:rsidRPr="00063FF3">
        <w:t xml:space="preserve"> have significant effects on plant community structure and may </w:t>
      </w:r>
      <w:del w:id="13" w:author="Tom" w:date="2015-01-29T11:34:00Z">
        <w:r w:rsidRPr="00063FF3" w:rsidDel="00E12340">
          <w:delText xml:space="preserve">obscure </w:delText>
        </w:r>
      </w:del>
      <w:ins w:id="14" w:author="Tom" w:date="2015-01-29T11:34:00Z">
        <w:r w:rsidR="00E12340">
          <w:t>alter</w:t>
        </w:r>
        <w:r w:rsidR="00E12340" w:rsidRPr="00063FF3">
          <w:t xml:space="preserve"> </w:t>
        </w:r>
      </w:ins>
      <w:r w:rsidRPr="00063FF3">
        <w:t xml:space="preserve">effects of either competition or facilitation between plant species </w:t>
      </w:r>
      <w:r w:rsidRPr="00063FF3">
        <w:fldChar w:fldCharType="begin"/>
      </w:r>
      <w:r w:rsidR="002D5BB7">
        <w:instrText xml:space="preserve"> ADDIN ZOTERO_ITEM CSL_CITATION {"citationID":"2nip6rj9si","properties":{"formattedCitation":"{\\rtf (Hamb\\uc0\\u228{}ck &amp; Beckerman 2003; Brooker \\i et al.\\i0{} 2006)}","plainCitation":"(Hambäck &amp; Beckerman 2003; Brooker et al. 2006)"},"citationItems":[{"id":491,"uris":["http://zotero.org/users/420444/items/922W538J"],"uri":["http://zotero.org/users/420444/items/922W538J"],"itemData":{"id":491,"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489,"uris":["http://zotero.org/users/420444/items/MBK376TD"],"uri":["http://zotero.org/users/420444/items/MBK376TD"],"itemData":{"id":489,"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accessed":{"date-parts":[["2012",2,1]]}},"label":"page"}],"schema":"https://github.com/citation-style-language/schema/raw/master/csl-citation.json"} </w:instrText>
      </w:r>
      <w:r w:rsidRPr="00063FF3">
        <w:fldChar w:fldCharType="separate"/>
      </w:r>
      <w:r w:rsidR="00A1409D" w:rsidRPr="00A1409D">
        <w:rPr>
          <w:rFonts w:cs="Times New Roman"/>
          <w:szCs w:val="24"/>
        </w:rPr>
        <w:t>(Hambä</w:t>
      </w:r>
      <w:r w:rsidR="00A1409D" w:rsidRPr="006B3624">
        <w:rPr>
          <w:rFonts w:cs="Times New Roman"/>
          <w:szCs w:val="24"/>
        </w:rPr>
        <w:t xml:space="preserve">ck &amp; Beckerman 2003; Brooker </w:t>
      </w:r>
      <w:r w:rsidR="00A1409D" w:rsidRPr="006B3624">
        <w:rPr>
          <w:rFonts w:cs="Times New Roman"/>
          <w:i/>
          <w:iCs/>
          <w:szCs w:val="24"/>
        </w:rPr>
        <w:t>et al.</w:t>
      </w:r>
      <w:r w:rsidR="00A1409D" w:rsidRPr="006B3624">
        <w:rPr>
          <w:rFonts w:cs="Times New Roman"/>
          <w:szCs w:val="24"/>
        </w:rPr>
        <w:t xml:space="preserve"> 2006)</w:t>
      </w:r>
      <w:r w:rsidRPr="00063FF3">
        <w:rPr>
          <w:rFonts w:cs="Times New Roman"/>
          <w:szCs w:val="24"/>
        </w:rPr>
        <w:fldChar w:fldCharType="end"/>
      </w:r>
      <w:r w:rsidRPr="00063FF3">
        <w:t xml:space="preserve">. </w:t>
      </w:r>
      <w:del w:id="15" w:author="Tom" w:date="2015-01-29T11:34:00Z">
        <w:r w:rsidRPr="00063FF3" w:rsidDel="00E12340">
          <w:delText xml:space="preserve">Plant establishment can be affected by </w:delText>
        </w:r>
        <w:r w:rsidR="00C962B9" w:rsidDel="00E12340">
          <w:delText>plant community composition</w:delText>
        </w:r>
        <w:r w:rsidRPr="00063FF3" w:rsidDel="00E12340">
          <w:delText xml:space="preserve"> </w:delText>
        </w:r>
        <w:r w:rsidRPr="00063FF3" w:rsidDel="00E12340">
          <w:lastRenderedPageBreak/>
          <w:delText xml:space="preserve">through competition or facilitation, but disturbance </w:delText>
        </w:r>
        <w:r w:rsidR="00C962B9" w:rsidDel="00E12340">
          <w:delText>may</w:delText>
        </w:r>
        <w:r w:rsidRPr="00063FF3" w:rsidDel="00E12340">
          <w:delText xml:space="preserve"> disrupt these processes</w:delText>
        </w:r>
        <w:r w:rsidRPr="00063FF3" w:rsidDel="00E12340">
          <w:rPr>
            <w:szCs w:val="24"/>
          </w:rPr>
          <w:delText xml:space="preserve">. </w:delText>
        </w:r>
      </w:del>
      <w:r w:rsidRPr="00063FF3">
        <w:rPr>
          <w:szCs w:val="24"/>
        </w:rPr>
        <w:t xml:space="preserve">Successful </w:t>
      </w:r>
      <w:r w:rsidRPr="00063FF3">
        <w:t xml:space="preserve">conservation efforts, especially reintroduction of species with important ecosystem functions or species of particular conservation concern </w:t>
      </w:r>
      <w:r w:rsidRPr="00063FF3">
        <w:fldChar w:fldCharType="begin"/>
      </w:r>
      <w:r w:rsidR="002D5BB7">
        <w:instrText xml:space="preserve"> ADDIN ZOTERO_ITEM CSL_CITATION {"citationID":"2o8ui48lt5","properties":{"formattedCitation":"{\\rtf (Srivastava &amp; Vellend 2005; Isbell \\i et al.\\i0{} 2011)}","plainCitation":"(Srivastava &amp; Vellend 2005; Isbell et al. 2011)"},"citationItems":[{"id":473,"uris":["http://zotero.org/users/420444/items/7XCTT2B3"],"uri":["http://zotero.org/users/420444/items/7XCTT2B3"],"itemData":{"id":473,"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accessed":{"date-parts":[["2012",1,31]],"season":"02:30:20"}},"label":"page"},{"id":475,"uris":["http://zotero.org/users/420444/items/2VZDBBJ5"],"uri":["http://zotero.org/users/420444/items/2VZDBBJ5"],"itemData":{"id":475,"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van Ruijven","given":"J."},{"family":"others","given":""}],"issued":{"date-parts":[["2011"]]}},"label":"page"}],"schema":"https://github.com/citation-style-language/schema/raw/master/csl-citation.json"} </w:instrText>
      </w:r>
      <w:r w:rsidRPr="00063FF3">
        <w:fldChar w:fldCharType="separate"/>
      </w:r>
      <w:r w:rsidR="00A1409D" w:rsidRPr="00A1409D">
        <w:rPr>
          <w:rFonts w:cs="Times New Roman"/>
          <w:szCs w:val="24"/>
        </w:rPr>
        <w:t xml:space="preserve">(Srivastava &amp; Vellend 2005; Isbell </w:t>
      </w:r>
      <w:r w:rsidR="00A1409D" w:rsidRPr="00A1409D">
        <w:rPr>
          <w:rFonts w:cs="Times New Roman"/>
          <w:i/>
          <w:iCs/>
          <w:szCs w:val="24"/>
        </w:rPr>
        <w:t>et al.</w:t>
      </w:r>
      <w:r w:rsidR="00A1409D" w:rsidRPr="006B3624">
        <w:rPr>
          <w:rFonts w:cs="Times New Roman"/>
          <w:szCs w:val="24"/>
        </w:rPr>
        <w:t xml:space="preserve"> 2011)</w:t>
      </w:r>
      <w:r w:rsidRPr="00063FF3">
        <w:rPr>
          <w:rFonts w:cs="Times New Roman"/>
          <w:szCs w:val="24"/>
        </w:rPr>
        <w:fldChar w:fldCharType="end"/>
      </w:r>
      <w:r w:rsidRPr="00063FF3">
        <w:t xml:space="preserve"> will be achieved through identifying and applying ecological theories that drive community structure and ecosystem dynamics at a particular location </w:t>
      </w:r>
      <w:r w:rsidRPr="00063FF3">
        <w:fldChar w:fldCharType="begin"/>
      </w:r>
      <w:r w:rsidR="002D5BB7">
        <w:instrText xml:space="preserve"> ADDIN ZOTERO_ITEM CSL_CITATION {"citationID":"kvu3ljs0b","properties":{"formattedCitation":"(Thorpe &amp; Stanley 2011)","plainCitation":"(Thorpe &amp; Stanley 2011)"},"citationItems":[{"id":541,"uris":["http://zotero.org/users/420444/items/AISTSW89"],"uri":["http://zotero.org/users/420444/items/AISTSW89"],"itemData":{"id":541,"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Pr="00063FF3">
        <w:fldChar w:fldCharType="separate"/>
      </w:r>
      <w:r w:rsidR="00A1409D" w:rsidRPr="00A1409D">
        <w:rPr>
          <w:rFonts w:cs="Times New Roman"/>
        </w:rPr>
        <w:t>(Thorpe &amp; Stanley 2011)</w:t>
      </w:r>
      <w:r w:rsidRPr="00063FF3">
        <w:rPr>
          <w:rFonts w:cs="Times New Roman"/>
        </w:rPr>
        <w:fldChar w:fldCharType="end"/>
      </w:r>
      <w:r w:rsidRPr="00063FF3">
        <w:t>.</w:t>
      </w:r>
      <w:r w:rsidR="006B3624">
        <w:t xml:space="preserve"> </w:t>
      </w:r>
      <w:ins w:id="16" w:author="Tom" w:date="2015-01-29T11:35:00Z">
        <w:r w:rsidR="00E12340">
          <w:t>Also, c</w:t>
        </w:r>
      </w:ins>
      <w:del w:id="17" w:author="Tom" w:date="2015-01-29T11:35:00Z">
        <w:r w:rsidRPr="00063FF3" w:rsidDel="00E12340">
          <w:delText>C</w:delText>
        </w:r>
      </w:del>
      <w:r w:rsidRPr="00063FF3">
        <w:t xml:space="preserve">onservation of species </w:t>
      </w:r>
      <w:r w:rsidRPr="00063FF3">
        <w:rPr>
          <w:i/>
        </w:rPr>
        <w:t>interactions</w:t>
      </w:r>
      <w:r w:rsidRPr="00063FF3">
        <w:t xml:space="preserve"> is essential to successful ecosystem restoration </w:t>
      </w:r>
      <w:r w:rsidRPr="00063FF3">
        <w:fldChar w:fldCharType="begin"/>
      </w:r>
      <w:r w:rsidR="002D5BB7">
        <w:instrText xml:space="preserve"> ADDIN ZOTERO_ITEM CSL_CITATION {"citationID":"1hqko1cdko","properties":{"formattedCitation":"{\\rtf (Soul\\uc0\\u233{} \\i et al.\\i0{} 2003)}","plainCitation":"(Soulé et al. 2003)"},"citationItems":[{"id":416,"uris":["http://zotero.org/users/420444/items/UA2ZF9C6"],"uri":["http://zotero.org/users/420444/items/UA2ZF9C6"],"itemData":{"id":416,"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Pr="00063FF3">
        <w:fldChar w:fldCharType="separate"/>
      </w:r>
      <w:r w:rsidR="00A1409D" w:rsidRPr="00A1409D">
        <w:rPr>
          <w:rFonts w:cs="Times New Roman"/>
          <w:szCs w:val="24"/>
        </w:rPr>
        <w:t>(Soulé</w:t>
      </w:r>
      <w:r w:rsidR="00A1409D" w:rsidRPr="006B3624">
        <w:rPr>
          <w:rFonts w:cs="Times New Roman"/>
          <w:szCs w:val="24"/>
        </w:rPr>
        <w:t xml:space="preserve"> </w:t>
      </w:r>
      <w:r w:rsidR="00A1409D" w:rsidRPr="006B3624">
        <w:rPr>
          <w:rFonts w:cs="Times New Roman"/>
          <w:i/>
          <w:iCs/>
          <w:szCs w:val="24"/>
        </w:rPr>
        <w:t>et al.</w:t>
      </w:r>
      <w:r w:rsidR="00A1409D" w:rsidRPr="006B3624">
        <w:rPr>
          <w:rFonts w:cs="Times New Roman"/>
          <w:szCs w:val="24"/>
        </w:rPr>
        <w:t xml:space="preserve"> 2003)</w:t>
      </w:r>
      <w:r w:rsidRPr="00063FF3">
        <w:rPr>
          <w:rFonts w:cs="Times New Roman"/>
          <w:szCs w:val="24"/>
        </w:rPr>
        <w:fldChar w:fldCharType="end"/>
      </w:r>
      <w:r w:rsidRPr="00063FF3">
        <w:rPr>
          <w:rFonts w:cs="Times New Roman"/>
          <w:szCs w:val="24"/>
        </w:rPr>
        <w:t>; individual species reintroduction</w:t>
      </w:r>
      <w:r w:rsidR="00981891">
        <w:rPr>
          <w:rFonts w:cs="Times New Roman"/>
          <w:szCs w:val="24"/>
        </w:rPr>
        <w:t xml:space="preserve">s </w:t>
      </w:r>
      <w:r w:rsidR="006B3624">
        <w:rPr>
          <w:rFonts w:cs="Times New Roman"/>
          <w:szCs w:val="24"/>
        </w:rPr>
        <w:t>therefore, should</w:t>
      </w:r>
      <w:r w:rsidR="00144BC0">
        <w:rPr>
          <w:rFonts w:cs="Times New Roman"/>
          <w:szCs w:val="24"/>
        </w:rPr>
        <w:t xml:space="preserve"> </w:t>
      </w:r>
      <w:r w:rsidRPr="00063FF3">
        <w:rPr>
          <w:rFonts w:cs="Times New Roman"/>
          <w:szCs w:val="24"/>
        </w:rPr>
        <w:t>be conducted within an ecosystem context</w:t>
      </w:r>
      <w:r w:rsidRPr="00063FF3">
        <w:t xml:space="preserve">.  </w:t>
      </w:r>
    </w:p>
    <w:p w:rsidR="00D54187" w:rsidRPr="00063FF3" w:rsidRDefault="00B16DCF" w:rsidP="00D54187">
      <w:pPr>
        <w:rPr>
          <w:ins w:id="18" w:author="Tom" w:date="2015-01-29T14:36:00Z"/>
          <w:szCs w:val="24"/>
        </w:rPr>
      </w:pPr>
      <w:ins w:id="19" w:author="Tom" w:date="2015-01-29T14:01:00Z">
        <w:r>
          <w:rPr>
            <w:szCs w:val="24"/>
          </w:rPr>
          <w:t>T</w:t>
        </w:r>
        <w:r w:rsidRPr="00063FF3">
          <w:rPr>
            <w:szCs w:val="24"/>
          </w:rPr>
          <w:t xml:space="preserve">emperate latitudes have experienced some of the greatest losses of </w:t>
        </w:r>
        <w:commentRangeStart w:id="20"/>
        <w:r w:rsidRPr="00063FF3">
          <w:rPr>
            <w:szCs w:val="24"/>
          </w:rPr>
          <w:t>biodiversity</w:t>
        </w:r>
        <w:commentRangeEnd w:id="20"/>
        <w:r>
          <w:rPr>
            <w:rStyle w:val="CommentReference"/>
          </w:rPr>
          <w:commentReference w:id="20"/>
        </w:r>
        <w:r w:rsidRPr="00063FF3">
          <w:rPr>
            <w:szCs w:val="24"/>
          </w:rPr>
          <w:t xml:space="preserve"> due to intense development and exploitation by humans </w:t>
        </w:r>
        <w:r w:rsidRPr="00063FF3">
          <w:rPr>
            <w:szCs w:val="24"/>
          </w:rPr>
          <w:fldChar w:fldCharType="begin"/>
        </w:r>
        <w:r>
          <w:rPr>
            <w:szCs w:val="24"/>
          </w:rPr>
          <w:instrText xml:space="preserve"> ADDIN ZOTERO_ITEM CSL_CITATION {"citationID":"WGqnk6aa","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rPr>
            <w:szCs w:val="24"/>
          </w:rPr>
          <w:fldChar w:fldCharType="separate"/>
        </w:r>
        <w:r w:rsidRPr="00A1409D">
          <w:rPr>
            <w:rFonts w:cs="Times New Roman"/>
          </w:rPr>
          <w:t>(</w:t>
        </w:r>
        <w:proofErr w:type="spellStart"/>
        <w:r w:rsidRPr="00A1409D">
          <w:rPr>
            <w:rFonts w:cs="Times New Roman"/>
          </w:rPr>
          <w:t>Noss</w:t>
        </w:r>
        <w:proofErr w:type="spellEnd"/>
        <w:r w:rsidRPr="00A1409D">
          <w:rPr>
            <w:rFonts w:cs="Times New Roman"/>
          </w:rPr>
          <w:t xml:space="preserve">, </w:t>
        </w:r>
        <w:proofErr w:type="spellStart"/>
        <w:r w:rsidRPr="00A1409D">
          <w:rPr>
            <w:rFonts w:cs="Times New Roman"/>
          </w:rPr>
          <w:t>LaRoe</w:t>
        </w:r>
        <w:proofErr w:type="spellEnd"/>
        <w:r w:rsidRPr="00A1409D">
          <w:rPr>
            <w:rFonts w:cs="Times New Roman"/>
          </w:rPr>
          <w:t xml:space="preserve"> III &amp; Scott 1995)</w:t>
        </w:r>
        <w:r w:rsidRPr="00063FF3">
          <w:rPr>
            <w:szCs w:val="24"/>
          </w:rPr>
          <w:fldChar w:fldCharType="end"/>
        </w:r>
        <w:r w:rsidRPr="00063FF3">
          <w:rPr>
            <w:szCs w:val="24"/>
          </w:rPr>
          <w:t xml:space="preserve">.  Grasslands and savannas (prairies) in particular are among the most endangered ecosystems in the United States based on their decline, current extent, imminence of threat, and number of associated threatened and endangered species </w:t>
        </w:r>
        <w:r w:rsidRPr="00063FF3">
          <w:rPr>
            <w:szCs w:val="24"/>
          </w:rPr>
          <w:fldChar w:fldCharType="begin"/>
        </w:r>
        <w:r>
          <w:rPr>
            <w:szCs w:val="24"/>
          </w:rPr>
          <w:instrText xml:space="preserve"> ADDIN ZOTERO_ITEM CSL_CITATION {"citationID":"oDUzoh1g","properties":{"formattedCitation":"(Noss &amp; Peters 1995; Noss 2000)","plainCitation":"(Noss &amp; Peters 1995; Noss 2000)"},"citationItems":[{"id":16,"uris":["http://zotero.org/users/420444/items/HPNTKSMV"],"uri":["http://zotero.org/users/420444/items/HPNTKSMV"],"itemData":{"id":16,"type":"report","title":"Endangered ecosystems of the Unites States: a status report and plan for action.","publisher":"Defenders of Wildlife","publisher-place":"Washington, DC","event-place":"Washington, DC","author":[{"family":"Noss","given":"R.F."},{"family":"Peters","given":"R. L."}],"issued":{"date-parts":[["1995"]]}},"label":"page"},{"id":7,"uris":["http://zotero.org/users/420444/items/FFKAD2ED"],"uri":["http://zotero.org/users/420444/items/FFKAD2ED"],"itemData":{"id":7,"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Pr="00063FF3">
          <w:rPr>
            <w:szCs w:val="24"/>
          </w:rPr>
          <w:fldChar w:fldCharType="separate"/>
        </w:r>
        <w:r w:rsidRPr="00A1409D">
          <w:rPr>
            <w:rFonts w:cs="Times New Roman"/>
          </w:rPr>
          <w:t>(</w:t>
        </w:r>
        <w:proofErr w:type="spellStart"/>
        <w:r w:rsidRPr="00A1409D">
          <w:rPr>
            <w:rFonts w:cs="Times New Roman"/>
          </w:rPr>
          <w:t>Noss</w:t>
        </w:r>
        <w:proofErr w:type="spellEnd"/>
        <w:r w:rsidRPr="00A1409D">
          <w:rPr>
            <w:rFonts w:cs="Times New Roman"/>
          </w:rPr>
          <w:t xml:space="preserve"> &amp; Peters 1995; </w:t>
        </w:r>
        <w:proofErr w:type="spellStart"/>
        <w:r w:rsidRPr="00A1409D">
          <w:rPr>
            <w:rFonts w:cs="Times New Roman"/>
          </w:rPr>
          <w:t>Noss</w:t>
        </w:r>
        <w:proofErr w:type="spellEnd"/>
        <w:r w:rsidRPr="006B3624">
          <w:rPr>
            <w:rFonts w:cs="Times New Roman"/>
          </w:rPr>
          <w:t xml:space="preserve"> 2000)</w:t>
        </w:r>
        <w:r w:rsidRPr="00063FF3">
          <w:rPr>
            <w:szCs w:val="24"/>
          </w:rPr>
          <w:fldChar w:fldCharType="end"/>
        </w:r>
        <w:r w:rsidRPr="00063FF3">
          <w:rPr>
            <w:szCs w:val="24"/>
          </w:rPr>
          <w:t>.  The Wi</w:t>
        </w:r>
        <w:r w:rsidR="004950CE">
          <w:rPr>
            <w:szCs w:val="24"/>
          </w:rPr>
          <w:t>llamette Valley is no exception</w:t>
        </w:r>
        <w:r w:rsidRPr="00063FF3">
          <w:rPr>
            <w:szCs w:val="24"/>
          </w:rPr>
          <w:t xml:space="preserve"> with significant loss of native ecosystems. </w:t>
        </w:r>
      </w:ins>
      <w:ins w:id="21" w:author="Tom" w:date="2015-01-29T14:46:00Z">
        <w:r w:rsidR="004950CE">
          <w:rPr>
            <w:szCs w:val="24"/>
          </w:rPr>
          <w:t xml:space="preserve"> </w:t>
        </w:r>
      </w:ins>
      <w:ins w:id="22" w:author="Tom" w:date="2015-01-29T14:01:00Z">
        <w:r w:rsidRPr="00063FF3">
          <w:rPr>
            <w:szCs w:val="24"/>
          </w:rPr>
          <w:t xml:space="preserve">Prior to European settlement, </w:t>
        </w:r>
        <w:r>
          <w:rPr>
            <w:szCs w:val="24"/>
          </w:rPr>
          <w:t>this region</w:t>
        </w:r>
        <w:r w:rsidRPr="00063FF3">
          <w:t xml:space="preserve"> was a mosaic of coniferous forests, oak savannas and grassland</w:t>
        </w:r>
        <w:r>
          <w:t>s</w:t>
        </w:r>
        <w:r w:rsidRPr="00063FF3">
          <w:t xml:space="preserve"> with high plant and animal diversity.  Habitat loss, caused by conversion to agriculture, urbanization and natural succession to </w:t>
        </w:r>
        <w:proofErr w:type="spellStart"/>
        <w:r w:rsidRPr="00063FF3">
          <w:t>shrubland</w:t>
        </w:r>
        <w:proofErr w:type="spellEnd"/>
        <w:r w:rsidRPr="00063FF3">
          <w:t xml:space="preserve"> and forest due to </w:t>
        </w:r>
        <w:r>
          <w:t>fire suppression</w:t>
        </w:r>
        <w:r w:rsidRPr="00063FF3">
          <w:t xml:space="preserve"> has reduced native habitats to a fraction of their pre-settlement extent </w:t>
        </w:r>
        <w:r w:rsidRPr="00063FF3">
          <w:fldChar w:fldCharType="begin"/>
        </w:r>
        <w:r>
          <w:instrText xml:space="preserve"> ADDIN ZOTERO_ITEM CSL_CITATION {"citationID":"A8HM0Pz7","properties":{"formattedCitation":"(Alverson 2005)","plainCitation":"(Alverson 2005)"},"citationItems":[{"id":216,"uris":["http://zotero.org/users/420444/items/VDV7QFH2"],"uri":["http://zotero.org/users/420444/items/VDV7QFH2"],"itemData":{"id":216,"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Pr="00063FF3">
          <w:fldChar w:fldCharType="separate"/>
        </w:r>
        <w:r w:rsidRPr="00A1409D">
          <w:rPr>
            <w:rFonts w:cs="Times New Roman"/>
          </w:rPr>
          <w:t>(</w:t>
        </w:r>
        <w:proofErr w:type="spellStart"/>
        <w:r w:rsidRPr="00A1409D">
          <w:rPr>
            <w:rFonts w:cs="Times New Roman"/>
          </w:rPr>
          <w:t>Alverson</w:t>
        </w:r>
        <w:proofErr w:type="spellEnd"/>
        <w:r w:rsidRPr="00A1409D">
          <w:rPr>
            <w:rFonts w:cs="Times New Roman"/>
          </w:rPr>
          <w:t xml:space="preserve"> 2005)</w:t>
        </w:r>
        <w:r w:rsidRPr="00063FF3">
          <w:rPr>
            <w:rFonts w:cs="Times New Roman"/>
          </w:rPr>
          <w:fldChar w:fldCharType="end"/>
        </w:r>
        <w:r w:rsidRPr="00063FF3">
          <w:t>.</w:t>
        </w:r>
        <w:r w:rsidRPr="00063FF3">
          <w:rPr>
            <w:rFonts w:cs="Times New Roman"/>
            <w:szCs w:val="24"/>
          </w:rPr>
          <w:t xml:space="preserve"> Before 1850, prairies covered</w:t>
        </w:r>
        <w:r>
          <w:rPr>
            <w:rFonts w:cs="Times New Roman"/>
            <w:szCs w:val="24"/>
          </w:rPr>
          <w:t xml:space="preserve"> approximately</w:t>
        </w:r>
        <w:r w:rsidRPr="00063FF3">
          <w:rPr>
            <w:rFonts w:cs="Times New Roman"/>
            <w:szCs w:val="24"/>
          </w:rPr>
          <w:t xml:space="preserve"> 30% (409,000 hectares) of the valley floor </w:t>
        </w:r>
        <w:r w:rsidRPr="00063FF3">
          <w:rPr>
            <w:rFonts w:cs="Times New Roman"/>
            <w:szCs w:val="24"/>
          </w:rPr>
          <w:fldChar w:fldCharType="begin"/>
        </w:r>
        <w:r>
          <w:rPr>
            <w:rFonts w:cs="Times New Roman"/>
            <w:szCs w:val="24"/>
          </w:rPr>
          <w:instrText xml:space="preserve"> ADDIN ZOTERO_ITEM CSL_CITATION {"citationID":"CEItTIzi","properties":{"formattedCitation":"{\\rtf (Altman \\i et al.\\i0{} 2001)}","plainCitation":"(Altman et al. 2001)"},"citationItems":[{"id":348,"uris":["http://zotero.org/users/420444/items/4AW52HQT"],"uri":["http://zotero.org/users/420444/items/4AW52HQT"],"itemData":{"id":34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Pr="00063FF3">
          <w:rPr>
            <w:rFonts w:cs="Times New Roman"/>
            <w:szCs w:val="24"/>
          </w:rPr>
          <w:fldChar w:fldCharType="separate"/>
        </w:r>
        <w:r w:rsidRPr="00A1409D">
          <w:rPr>
            <w:rFonts w:cs="Times New Roman"/>
            <w:szCs w:val="24"/>
          </w:rPr>
          <w:t xml:space="preserve">(Altman </w:t>
        </w:r>
        <w:r w:rsidRPr="00A1409D">
          <w:rPr>
            <w:rFonts w:cs="Times New Roman"/>
            <w:i/>
            <w:iCs/>
            <w:szCs w:val="24"/>
          </w:rPr>
          <w:t>et al.</w:t>
        </w:r>
        <w:r w:rsidRPr="006B3624">
          <w:rPr>
            <w:rFonts w:cs="Times New Roman"/>
            <w:szCs w:val="24"/>
          </w:rPr>
          <w:t xml:space="preserve"> 2001)</w:t>
        </w:r>
        <w:r w:rsidRPr="00063FF3">
          <w:rPr>
            <w:rFonts w:cs="Times New Roman"/>
            <w:szCs w:val="24"/>
          </w:rPr>
          <w:fldChar w:fldCharType="end"/>
        </w:r>
        <w:r>
          <w:rPr>
            <w:rFonts w:cs="Times New Roman"/>
            <w:szCs w:val="24"/>
          </w:rPr>
          <w:t xml:space="preserve"> and u</w:t>
        </w:r>
        <w:r w:rsidRPr="00063FF3">
          <w:rPr>
            <w:rFonts w:cs="Times New Roman"/>
            <w:szCs w:val="24"/>
          </w:rPr>
          <w:t xml:space="preserve">pland prairies accounted for approximately 277,000 hectares, two-thirds of Willamette Valley prairies </w:t>
        </w:r>
        <w:r w:rsidRPr="00063FF3">
          <w:rPr>
            <w:rFonts w:cs="Times New Roman"/>
            <w:szCs w:val="24"/>
          </w:rPr>
          <w:fldChar w:fldCharType="begin"/>
        </w:r>
        <w:r>
          <w:rPr>
            <w:rFonts w:cs="Times New Roman"/>
            <w:szCs w:val="24"/>
          </w:rPr>
          <w:instrText xml:space="preserve"> ADDIN ZOTERO_ITEM CSL_CITATION {"citationID":"8iWKbgeA","properties":{"formattedCitation":"(U.S. Fish and Wildlife Service 2000)","plainCitation":"(U.S. Fish and Wildlife Service 2000)"},"citationItems":[{"id":233,"uris":["http://zotero.org/users/420444/items/2A2V78C4"],"uri":["http://zotero.org/users/420444/items/2A2V78C4"],"itemData":{"id":233,"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Pr="00063FF3">
          <w:rPr>
            <w:rFonts w:cs="Times New Roman"/>
            <w:szCs w:val="24"/>
          </w:rPr>
          <w:fldChar w:fldCharType="separate"/>
        </w:r>
        <w:r w:rsidRPr="00A1409D">
          <w:rPr>
            <w:rFonts w:cs="Times New Roman"/>
          </w:rPr>
          <w:t>(U.S. Fish and Wildlife Service 2000)</w:t>
        </w:r>
        <w:r w:rsidRPr="00063FF3">
          <w:rPr>
            <w:rFonts w:cs="Times New Roman"/>
            <w:szCs w:val="24"/>
          </w:rPr>
          <w:fldChar w:fldCharType="end"/>
        </w:r>
        <w:r w:rsidRPr="00063FF3">
          <w:rPr>
            <w:rFonts w:cs="Times New Roman"/>
            <w:szCs w:val="24"/>
          </w:rPr>
          <w:t xml:space="preserve">. Today, less than 0.5% remains (Wilson </w:t>
        </w:r>
        <w:r w:rsidRPr="00063FF3">
          <w:rPr>
            <w:rFonts w:cs="Times New Roman"/>
            <w:i/>
            <w:szCs w:val="24"/>
          </w:rPr>
          <w:t>et al.</w:t>
        </w:r>
        <w:r w:rsidRPr="00063FF3">
          <w:rPr>
            <w:rFonts w:cs="Times New Roman"/>
            <w:szCs w:val="24"/>
          </w:rPr>
          <w:t xml:space="preserve"> 2003).  </w:t>
        </w:r>
        <w:r>
          <w:rPr>
            <w:rFonts w:cs="Times New Roman"/>
            <w:szCs w:val="24"/>
          </w:rPr>
          <w:t>Because of this severe</w:t>
        </w:r>
        <w:r w:rsidRPr="00063FF3">
          <w:rPr>
            <w:rFonts w:cs="Times New Roman"/>
            <w:szCs w:val="24"/>
          </w:rPr>
          <w:t xml:space="preserve"> habitat loss, the upland prairie ecosystem of western Oregon is one of the most endangered in the United States </w:t>
        </w:r>
        <w:r w:rsidRPr="00063FF3">
          <w:rPr>
            <w:rFonts w:cs="Times New Roman"/>
            <w:szCs w:val="24"/>
          </w:rPr>
          <w:fldChar w:fldCharType="begin"/>
        </w:r>
        <w:r>
          <w:rPr>
            <w:rFonts w:cs="Times New Roman"/>
            <w:szCs w:val="24"/>
          </w:rPr>
          <w:instrText xml:space="preserve"> ADDIN ZOTERO_ITEM CSL_CITATION {"citationID":"SDivr4KV","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Pr="00063FF3">
          <w:rPr>
            <w:rFonts w:cs="Times New Roman"/>
            <w:szCs w:val="24"/>
          </w:rPr>
          <w:fldChar w:fldCharType="separate"/>
        </w:r>
        <w:r w:rsidRPr="00A1409D">
          <w:rPr>
            <w:rFonts w:cs="Times New Roman"/>
          </w:rPr>
          <w:t>(</w:t>
        </w:r>
        <w:proofErr w:type="spellStart"/>
        <w:r w:rsidRPr="00A1409D">
          <w:rPr>
            <w:rFonts w:cs="Times New Roman"/>
          </w:rPr>
          <w:t>Noss</w:t>
        </w:r>
        <w:proofErr w:type="spellEnd"/>
        <w:r w:rsidRPr="00A1409D">
          <w:rPr>
            <w:rFonts w:cs="Times New Roman"/>
          </w:rPr>
          <w:t xml:space="preserve">, </w:t>
        </w:r>
        <w:proofErr w:type="spellStart"/>
        <w:r w:rsidRPr="00A1409D">
          <w:rPr>
            <w:rFonts w:cs="Times New Roman"/>
          </w:rPr>
          <w:t>LaRoe</w:t>
        </w:r>
        <w:proofErr w:type="spellEnd"/>
        <w:r w:rsidRPr="00A1409D">
          <w:rPr>
            <w:rFonts w:cs="Times New Roman"/>
          </w:rPr>
          <w:t xml:space="preserve"> III &amp; Scott 1995)</w:t>
        </w:r>
        <w:r w:rsidRPr="00063FF3">
          <w:rPr>
            <w:rFonts w:cs="Times New Roman"/>
            <w:szCs w:val="24"/>
          </w:rPr>
          <w:fldChar w:fldCharType="end"/>
        </w:r>
        <w:r w:rsidRPr="00063FF3">
          <w:rPr>
            <w:rFonts w:cs="Times New Roman"/>
            <w:szCs w:val="24"/>
          </w:rPr>
          <w:t>.</w:t>
        </w:r>
      </w:ins>
      <w:ins w:id="23" w:author="Tom" w:date="2015-01-29T14:36:00Z">
        <w:r w:rsidR="00D54187">
          <w:rPr>
            <w:rFonts w:cs="Times New Roman"/>
            <w:szCs w:val="24"/>
          </w:rPr>
          <w:t xml:space="preserve">  </w:t>
        </w:r>
        <w:del w:id="24" w:author="Tom" w:date="2015-01-29T14:02:00Z">
          <w:r w:rsidR="00D54187" w:rsidRPr="00063FF3" w:rsidDel="00B16DCF">
            <w:delText>Our</w:delText>
          </w:r>
        </w:del>
        <w:r w:rsidR="00D54187">
          <w:t xml:space="preserve">We conducted our experiments </w:t>
        </w:r>
        <w:r w:rsidR="00D54187">
          <w:t>in prairies</w:t>
        </w:r>
        <w:r w:rsidR="00D54187" w:rsidRPr="00063FF3">
          <w:t xml:space="preserve"> </w:t>
        </w:r>
        <w:del w:id="25" w:author="Tom" w:date="2015-01-29T14:02:00Z">
          <w:r w:rsidR="00D54187" w:rsidRPr="00063FF3" w:rsidDel="00B16DCF">
            <w:delText xml:space="preserve">are located </w:delText>
          </w:r>
        </w:del>
        <w:r w:rsidR="00D54187" w:rsidRPr="00063FF3">
          <w:t xml:space="preserve">at the southern end of the Willamette Valley/Puget Trough/Georgia Basin (WPG) </w:t>
        </w:r>
        <w:r w:rsidR="00D54187" w:rsidRPr="00063FF3">
          <w:lastRenderedPageBreak/>
          <w:t>Ecoregion</w:t>
        </w:r>
      </w:ins>
      <w:ins w:id="26" w:author="Tom" w:date="2015-01-29T14:41:00Z">
        <w:r w:rsidR="00D54187">
          <w:t xml:space="preserve">, which </w:t>
        </w:r>
      </w:ins>
      <w:ins w:id="27" w:author="Tom" w:date="2015-01-29T14:36:00Z">
        <w:r w:rsidR="00D54187" w:rsidRPr="00063FF3">
          <w:t>spans almost 600 km from north to south</w:t>
        </w:r>
      </w:ins>
      <w:ins w:id="28" w:author="Tom" w:date="2015-01-29T14:42:00Z">
        <w:r w:rsidR="00D54187">
          <w:t xml:space="preserve"> forming</w:t>
        </w:r>
      </w:ins>
      <w:ins w:id="29" w:author="Tom" w:date="2015-01-29T14:44:00Z">
        <w:r w:rsidR="00D54187">
          <w:t xml:space="preserve"> a</w:t>
        </w:r>
      </w:ins>
      <w:ins w:id="30" w:author="Tom" w:date="2015-01-29T14:42:00Z">
        <w:r w:rsidR="00D54187">
          <w:t xml:space="preserve"> gradient with </w:t>
        </w:r>
      </w:ins>
      <w:ins w:id="31" w:author="Tom" w:date="2015-01-29T14:44:00Z">
        <w:r w:rsidR="00D54187">
          <w:t>low stress (</w:t>
        </w:r>
      </w:ins>
      <w:ins w:id="32" w:author="Tom" w:date="2015-01-29T14:42:00Z">
        <w:r w:rsidR="00D54187">
          <w:t xml:space="preserve">high </w:t>
        </w:r>
      </w:ins>
      <w:ins w:id="33" w:author="Tom" w:date="2015-01-29T14:44:00Z">
        <w:r w:rsidR="00D54187">
          <w:t xml:space="preserve">productivity, </w:t>
        </w:r>
      </w:ins>
      <w:ins w:id="34" w:author="Tom" w:date="2015-01-29T14:42:00Z">
        <w:r w:rsidR="00D54187">
          <w:t>s</w:t>
        </w:r>
      </w:ins>
      <w:ins w:id="35" w:author="Tom" w:date="2015-01-29T14:36:00Z">
        <w:r w:rsidR="00D54187" w:rsidRPr="00063FF3">
          <w:t>oil moisture, fertility and organic</w:t>
        </w:r>
      </w:ins>
      <w:ins w:id="36" w:author="Tom" w:date="2015-01-29T14:44:00Z">
        <w:r w:rsidR="00D54187">
          <w:t xml:space="preserve"> matter)</w:t>
        </w:r>
      </w:ins>
      <w:ins w:id="37" w:author="Tom" w:date="2015-01-29T14:36:00Z">
        <w:r w:rsidR="00D54187" w:rsidRPr="00063FF3">
          <w:t xml:space="preserve"> </w:t>
        </w:r>
      </w:ins>
      <w:ins w:id="38" w:author="Tom" w:date="2015-01-29T14:43:00Z">
        <w:r w:rsidR="00D54187">
          <w:t>in northern sites</w:t>
        </w:r>
      </w:ins>
      <w:ins w:id="39" w:author="Tom" w:date="2015-01-29T14:45:00Z">
        <w:r w:rsidR="00D54187">
          <w:t xml:space="preserve"> and high stres</w:t>
        </w:r>
      </w:ins>
      <w:ins w:id="40" w:author="Tom" w:date="2015-01-29T14:36:00Z">
        <w:r w:rsidR="00D54187" w:rsidRPr="00063FF3">
          <w:t xml:space="preserve">s </w:t>
        </w:r>
      </w:ins>
      <w:ins w:id="41" w:author="Tom" w:date="2015-01-29T14:45:00Z">
        <w:r w:rsidR="00D54187">
          <w:t xml:space="preserve">(low productivity, etc.) in southern sites </w:t>
        </w:r>
      </w:ins>
      <w:ins w:id="42" w:author="Tom" w:date="2015-01-29T14:36:00Z">
        <w:r w:rsidR="00D54187">
          <w:fldChar w:fldCharType="begin"/>
        </w:r>
        <w:r w:rsidR="00D54187">
          <w:instrText xml:space="preserve"> ADDIN ZOTERO_ITEM CSL_CITATION {"citationID":"1lacok3s9h","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D54187">
          <w:fldChar w:fldCharType="separate"/>
        </w:r>
        <w:r w:rsidR="00D54187" w:rsidRPr="00A1409D">
          <w:rPr>
            <w:rFonts w:cs="Times New Roman"/>
            <w:szCs w:val="24"/>
          </w:rPr>
          <w:t xml:space="preserve">(Richardson </w:t>
        </w:r>
        <w:r w:rsidR="00D54187" w:rsidRPr="00A1409D">
          <w:rPr>
            <w:rFonts w:cs="Times New Roman"/>
            <w:i/>
            <w:iCs/>
            <w:szCs w:val="24"/>
          </w:rPr>
          <w:t>et al.</w:t>
        </w:r>
        <w:r w:rsidR="00D54187" w:rsidRPr="006B3624">
          <w:rPr>
            <w:rFonts w:cs="Times New Roman"/>
            <w:szCs w:val="24"/>
          </w:rPr>
          <w:t xml:space="preserve"> 2012)</w:t>
        </w:r>
        <w:r w:rsidR="00D54187">
          <w:fldChar w:fldCharType="end"/>
        </w:r>
        <w:r w:rsidR="00D54187" w:rsidRPr="00063FF3">
          <w:t xml:space="preserve">. </w:t>
        </w:r>
      </w:ins>
    </w:p>
    <w:p w:rsidR="00063FF3" w:rsidRPr="00063FF3" w:rsidDel="00B16DCF" w:rsidRDefault="00063FF3" w:rsidP="005F0518">
      <w:pPr>
        <w:rPr>
          <w:del w:id="43" w:author="Tom" w:date="2015-01-29T14:01:00Z"/>
        </w:rPr>
      </w:pPr>
      <w:del w:id="44" w:author="Tom" w:date="2015-01-29T14:01:00Z">
        <w:r w:rsidRPr="00063FF3" w:rsidDel="00B16DCF">
          <w:delText xml:space="preserve"> </w:delText>
        </w:r>
      </w:del>
    </w:p>
    <w:p w:rsidR="00063FF3" w:rsidRPr="00063FF3" w:rsidRDefault="00981891" w:rsidP="005F0518">
      <w:r>
        <w:t>The research presented here was designed to</w:t>
      </w:r>
      <w:r w:rsidR="00063FF3" w:rsidRPr="00063FF3">
        <w:t xml:space="preserve"> identify interactions, positive and negative, that drive establishment of native species of conservation concern in </w:t>
      </w:r>
      <w:del w:id="45" w:author="Tom" w:date="2015-01-29T14:47:00Z">
        <w:r w:rsidR="00063FF3" w:rsidRPr="00063FF3" w:rsidDel="004950CE">
          <w:delText xml:space="preserve">an endangered grassland ecosystem, </w:delText>
        </w:r>
      </w:del>
      <w:r w:rsidR="00063FF3" w:rsidRPr="00063FF3">
        <w:t xml:space="preserve">upland prairies of </w:t>
      </w:r>
      <w:del w:id="46" w:author="Tom" w:date="2015-01-29T14:47:00Z">
        <w:r w:rsidR="00063FF3" w:rsidRPr="00063FF3" w:rsidDel="004950CE">
          <w:delText>the Willamette Valley</w:delText>
        </w:r>
      </w:del>
      <w:ins w:id="47" w:author="Tom" w:date="2015-01-29T14:47:00Z">
        <w:r w:rsidR="004950CE">
          <w:t>western</w:t>
        </w:r>
      </w:ins>
      <w:del w:id="48" w:author="Tom" w:date="2015-01-29T14:48:00Z">
        <w:r w:rsidR="00063FF3" w:rsidRPr="00063FF3" w:rsidDel="004950CE">
          <w:delText>,</w:delText>
        </w:r>
      </w:del>
      <w:r w:rsidR="00063FF3" w:rsidRPr="00063FF3">
        <w:t xml:space="preserve"> Oregon</w:t>
      </w:r>
      <w:r w:rsidR="00144BC0">
        <w:t>, USA</w:t>
      </w:r>
      <w:r w:rsidR="00063FF3" w:rsidRPr="00063FF3">
        <w:t>.  We focus</w:t>
      </w:r>
      <w:r>
        <w:t>ed</w:t>
      </w:r>
      <w:r w:rsidR="00063FF3" w:rsidRPr="00063FF3">
        <w:t xml:space="preserve"> on five native plant species that are threatened or endangered and provide essential ecosystem functions for two endangered butterflies, </w:t>
      </w:r>
      <w:del w:id="49" w:author="Tom" w:date="2015-01-29T12:57:00Z">
        <w:r w:rsidR="00063FF3" w:rsidRPr="00063FF3" w:rsidDel="00E803A3">
          <w:delText xml:space="preserve">the </w:delText>
        </w:r>
      </w:del>
      <w:r w:rsidR="00063FF3" w:rsidRPr="00063FF3">
        <w:t xml:space="preserve">Fender’s blue and Taylor’s checkerspot.  We asked </w:t>
      </w:r>
      <w:r w:rsidR="004A70D3">
        <w:t>the</w:t>
      </w:r>
      <w:r w:rsidR="004A70D3" w:rsidRPr="00063FF3">
        <w:t xml:space="preserve"> </w:t>
      </w:r>
      <w:r w:rsidR="00063FF3" w:rsidRPr="00063FF3">
        <w:t>question</w:t>
      </w:r>
      <w:r w:rsidR="004A70D3">
        <w:t>,</w:t>
      </w:r>
      <w:r w:rsidR="00063FF3" w:rsidRPr="00063FF3">
        <w:t xml:space="preserve"> </w:t>
      </w:r>
      <w:del w:id="50" w:author="Tom" w:date="2015-01-29T12:57:00Z">
        <w:r w:rsidR="004A70D3" w:rsidDel="00E803A3">
          <w:delText>‘</w:delText>
        </w:r>
        <w:r w:rsidR="00063FF3" w:rsidRPr="00063FF3" w:rsidDel="00E803A3">
          <w:delText>W</w:delText>
        </w:r>
      </w:del>
      <w:ins w:id="51" w:author="Tom" w:date="2015-01-29T12:57:00Z">
        <w:r w:rsidR="00E803A3">
          <w:t>w</w:t>
        </w:r>
      </w:ins>
      <w:r w:rsidR="00063FF3" w:rsidRPr="00063FF3">
        <w:t>hich plant community interactions determine establishment and survival of these forbs?</w:t>
      </w:r>
      <w:del w:id="52" w:author="Tom" w:date="2015-01-29T12:57:00Z">
        <w:r w:rsidR="004A70D3" w:rsidDel="00E803A3">
          <w:delText>’.</w:delText>
        </w:r>
      </w:del>
    </w:p>
    <w:p w:rsidR="00063FF3" w:rsidRPr="00063FF3" w:rsidRDefault="00063FF3" w:rsidP="005F0518">
      <w:pPr>
        <w:rPr>
          <w:szCs w:val="24"/>
        </w:rPr>
      </w:pPr>
      <w:commentRangeStart w:id="53"/>
      <w:r w:rsidRPr="00063FF3">
        <w:rPr>
          <w:szCs w:val="24"/>
        </w:rPr>
        <w:t xml:space="preserve">Based on the stress-gradient hypothesis </w:t>
      </w:r>
      <w:commentRangeEnd w:id="53"/>
      <w:r w:rsidR="00E803A3">
        <w:rPr>
          <w:rStyle w:val="CommentReference"/>
        </w:rPr>
        <w:commentReference w:id="53"/>
      </w:r>
      <w:r w:rsidRPr="00063FF3">
        <w:rPr>
          <w:szCs w:val="24"/>
        </w:rPr>
        <w:fldChar w:fldCharType="begin"/>
      </w:r>
      <w:r w:rsidR="002D5BB7">
        <w:rPr>
          <w:szCs w:val="24"/>
        </w:rPr>
        <w:instrText xml:space="preserve"> ADDIN ZOTERO_ITEM CSL_CITATION {"citationID":"14k2ipnquo","properties":{"formattedCitation":"(Bertness &amp; Callaway 1994; Callaway &amp; Walker 1997)","plainCitation":"(Bertness &amp; Callaway 1994; Callaway &amp; Walker 1997)"},"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schema":"https://github.com/citation-style-language/schema/raw/master/csl-citation.json"} </w:instrText>
      </w:r>
      <w:r w:rsidRPr="00063FF3">
        <w:rPr>
          <w:szCs w:val="24"/>
        </w:rPr>
        <w:fldChar w:fldCharType="separate"/>
      </w:r>
      <w:r w:rsidR="00A1409D" w:rsidRPr="00A1409D">
        <w:rPr>
          <w:rFonts w:cs="Times New Roman"/>
        </w:rPr>
        <w:t>(</w:t>
      </w:r>
      <w:proofErr w:type="spellStart"/>
      <w:r w:rsidR="00A1409D" w:rsidRPr="00A1409D">
        <w:rPr>
          <w:rFonts w:cs="Times New Roman"/>
        </w:rPr>
        <w:t>Bertness</w:t>
      </w:r>
      <w:proofErr w:type="spellEnd"/>
      <w:r w:rsidR="00A1409D" w:rsidRPr="00A1409D">
        <w:rPr>
          <w:rFonts w:cs="Times New Roman"/>
        </w:rPr>
        <w:t xml:space="preserve"> &amp; Callaway 1994; Callaway &amp; Walker 1997)</w:t>
      </w:r>
      <w:r w:rsidRPr="00063FF3">
        <w:rPr>
          <w:szCs w:val="24"/>
        </w:rPr>
        <w:fldChar w:fldCharType="end"/>
      </w:r>
      <w:r w:rsidRPr="00063FF3">
        <w:rPr>
          <w:szCs w:val="24"/>
        </w:rPr>
        <w:t xml:space="preserve"> and the </w:t>
      </w:r>
      <w:r w:rsidR="00F76161">
        <w:rPr>
          <w:szCs w:val="24"/>
        </w:rPr>
        <w:t xml:space="preserve">life history </w:t>
      </w:r>
      <w:r w:rsidRPr="00063FF3">
        <w:rPr>
          <w:szCs w:val="24"/>
        </w:rPr>
        <w:t xml:space="preserve">of </w:t>
      </w:r>
      <w:r w:rsidR="00F76161">
        <w:rPr>
          <w:szCs w:val="24"/>
        </w:rPr>
        <w:t>these</w:t>
      </w:r>
      <w:r w:rsidRPr="00063FF3">
        <w:rPr>
          <w:szCs w:val="24"/>
        </w:rPr>
        <w:t xml:space="preserve"> species</w:t>
      </w:r>
      <w:r w:rsidR="00F76161">
        <w:rPr>
          <w:szCs w:val="24"/>
        </w:rPr>
        <w:t>,</w:t>
      </w:r>
      <w:r w:rsidRPr="00063FF3">
        <w:rPr>
          <w:szCs w:val="24"/>
        </w:rPr>
        <w:t xml:space="preserve"> we tested several hypotheses:</w:t>
      </w:r>
    </w:p>
    <w:p w:rsidR="00063FF3" w:rsidRPr="00063FF3" w:rsidRDefault="00063FF3" w:rsidP="005F0518">
      <w:pPr>
        <w:ind w:left="1170" w:right="90" w:hanging="450"/>
      </w:pPr>
      <w:r w:rsidRPr="00063FF3">
        <w:rPr>
          <w:szCs w:val="24"/>
        </w:rPr>
        <w:t xml:space="preserve">H1: Plant community interactions in this region are dominated by facilitation at the seedling stage with </w:t>
      </w:r>
      <w:del w:id="54" w:author="Tom" w:date="2015-01-29T13:52:00Z">
        <w:r w:rsidRPr="00063FF3" w:rsidDel="00B16DCF">
          <w:rPr>
            <w:szCs w:val="24"/>
          </w:rPr>
          <w:delText xml:space="preserve">existing </w:delText>
        </w:r>
      </w:del>
      <w:ins w:id="55" w:author="Tom" w:date="2015-01-29T13:52:00Z">
        <w:r w:rsidR="00B16DCF">
          <w:rPr>
            <w:szCs w:val="24"/>
          </w:rPr>
          <w:t>established</w:t>
        </w:r>
        <w:r w:rsidR="00B16DCF" w:rsidRPr="00063FF3">
          <w:rPr>
            <w:szCs w:val="24"/>
          </w:rPr>
          <w:t xml:space="preserve"> </w:t>
        </w:r>
      </w:ins>
      <w:r w:rsidRPr="00063FF3">
        <w:rPr>
          <w:szCs w:val="24"/>
        </w:rPr>
        <w:t>plants protecting vulnerable seedlings.  Competition is likely more prevalent at later life history stages as</w:t>
      </w:r>
      <w:r w:rsidRPr="00063FF3">
        <w:t xml:space="preserve"> </w:t>
      </w:r>
      <w:del w:id="56" w:author="Tom" w:date="2015-01-29T13:52:00Z">
        <w:r w:rsidRPr="00063FF3" w:rsidDel="00B16DCF">
          <w:delText xml:space="preserve">forbs </w:delText>
        </w:r>
      </w:del>
      <w:ins w:id="57" w:author="Tom" w:date="2015-01-29T13:52:00Z">
        <w:r w:rsidR="00B16DCF">
          <w:t>plants</w:t>
        </w:r>
        <w:r w:rsidR="00B16DCF" w:rsidRPr="00063FF3">
          <w:t xml:space="preserve"> </w:t>
        </w:r>
      </w:ins>
      <w:r w:rsidRPr="00063FF3">
        <w:t>mature and develop similar resource requirements to the established plant community.</w:t>
      </w:r>
    </w:p>
    <w:p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rsidR="00063FF3" w:rsidRPr="00063FF3" w:rsidRDefault="00063FF3" w:rsidP="005F0518">
      <w:pPr>
        <w:ind w:left="1170" w:right="90" w:hanging="450"/>
        <w:rPr>
          <w:szCs w:val="24"/>
        </w:rPr>
      </w:pPr>
      <w:r w:rsidRPr="00063FF3">
        <w:t xml:space="preserve">H3: Disturbance by herbivores and burrowing rodents will have a negative effect on establishment and will obscure plant-plant interactions if incidence is high. </w:t>
      </w:r>
    </w:p>
    <w:p w:rsidR="00063FF3" w:rsidRPr="00063FF3" w:rsidRDefault="00063FF3" w:rsidP="00CF27C7">
      <w:pPr>
        <w:ind w:right="90"/>
      </w:pPr>
      <w:r w:rsidRPr="00063FF3">
        <w:lastRenderedPageBreak/>
        <w:t xml:space="preserve">We </w:t>
      </w:r>
      <w:r w:rsidR="00FB400D">
        <w:t xml:space="preserve">broadcast </w:t>
      </w:r>
      <w:r w:rsidRPr="00063FF3">
        <w:t xml:space="preserve">seeds and </w:t>
      </w:r>
      <w:r w:rsidR="00FB400D">
        <w:t xml:space="preserve">planted </w:t>
      </w:r>
      <w:r w:rsidRPr="00063FF3">
        <w:t>vegetative plugs into manipulated prairie communities</w:t>
      </w:r>
      <w:r w:rsidR="00144BC0">
        <w:t xml:space="preserve"> </w:t>
      </w:r>
      <w:r w:rsidRPr="00063FF3">
        <w:t xml:space="preserve">to address these hypotheses. </w:t>
      </w:r>
    </w:p>
    <w:p w:rsidR="00063FF3" w:rsidRPr="00063FF3" w:rsidRDefault="00063FF3" w:rsidP="005F0518">
      <w:pPr>
        <w:keepNext/>
        <w:keepLines/>
        <w:spacing w:before="360"/>
        <w:ind w:firstLine="0"/>
        <w:outlineLvl w:val="1"/>
        <w:rPr>
          <w:rFonts w:eastAsiaTheme="majorEastAsia" w:cstheme="majorBidi"/>
          <w:b/>
          <w:bCs/>
          <w:szCs w:val="26"/>
        </w:rPr>
      </w:pPr>
      <w:bookmarkStart w:id="58" w:name="_Toc318116196"/>
      <w:r w:rsidRPr="00063FF3">
        <w:rPr>
          <w:rFonts w:eastAsiaTheme="majorEastAsia" w:cstheme="majorBidi"/>
          <w:b/>
          <w:bCs/>
          <w:szCs w:val="26"/>
        </w:rPr>
        <w:t>Methods</w:t>
      </w:r>
      <w:bookmarkEnd w:id="58"/>
    </w:p>
    <w:p w:rsidR="00063FF3" w:rsidRPr="00063FF3" w:rsidRDefault="00063FF3" w:rsidP="005F0518">
      <w:pPr>
        <w:keepNext/>
        <w:keepLines/>
        <w:spacing w:before="120"/>
        <w:ind w:firstLine="0"/>
        <w:outlineLvl w:val="2"/>
        <w:rPr>
          <w:rFonts w:eastAsiaTheme="majorEastAsia" w:cstheme="majorBidi"/>
          <w:bCs/>
          <w:i/>
          <w:u w:val="single"/>
        </w:rPr>
      </w:pPr>
      <w:bookmarkStart w:id="59" w:name="_Toc318116197"/>
      <w:r w:rsidRPr="00063FF3">
        <w:rPr>
          <w:rFonts w:eastAsiaTheme="majorEastAsia" w:cstheme="majorBidi"/>
          <w:bCs/>
          <w:i/>
          <w:u w:val="single"/>
        </w:rPr>
        <w:t>Study System</w:t>
      </w:r>
      <w:bookmarkEnd w:id="59"/>
    </w:p>
    <w:p w:rsidR="00B16DCF" w:rsidRDefault="00144BC0" w:rsidP="00B16DCF">
      <w:pPr>
        <w:rPr>
          <w:ins w:id="60" w:author="Tom" w:date="2015-01-29T14:01:00Z"/>
          <w:rFonts w:cs="Times New Roman"/>
          <w:szCs w:val="24"/>
        </w:rPr>
      </w:pPr>
      <w:del w:id="61" w:author="Tom" w:date="2015-01-29T14:00:00Z">
        <w:r w:rsidDel="00B16DCF">
          <w:rPr>
            <w:szCs w:val="24"/>
          </w:rPr>
          <w:delText>T</w:delText>
        </w:r>
        <w:r w:rsidR="00063FF3" w:rsidRPr="00063FF3" w:rsidDel="00B16DCF">
          <w:rPr>
            <w:szCs w:val="24"/>
          </w:rPr>
          <w:delText xml:space="preserve">emperate latitudes have experienced some of the greatest losses of </w:delText>
        </w:r>
        <w:commentRangeStart w:id="62"/>
        <w:r w:rsidR="00063FF3" w:rsidRPr="00063FF3" w:rsidDel="00B16DCF">
          <w:rPr>
            <w:szCs w:val="24"/>
          </w:rPr>
          <w:delText>biodiversity</w:delText>
        </w:r>
        <w:commentRangeEnd w:id="62"/>
        <w:r w:rsidR="00F76161" w:rsidDel="00B16DCF">
          <w:rPr>
            <w:rStyle w:val="CommentReference"/>
          </w:rPr>
          <w:commentReference w:id="62"/>
        </w:r>
        <w:r w:rsidR="00063FF3" w:rsidRPr="00063FF3" w:rsidDel="00B16DCF">
          <w:rPr>
            <w:szCs w:val="24"/>
          </w:rPr>
          <w:delText xml:space="preserve"> due to intense development and exploitation by humans </w:delText>
        </w:r>
        <w:r w:rsidR="00063FF3" w:rsidRPr="00063FF3" w:rsidDel="00B16DCF">
          <w:rPr>
            <w:szCs w:val="24"/>
          </w:rPr>
          <w:fldChar w:fldCharType="begin"/>
        </w:r>
        <w:r w:rsidR="002D5BB7" w:rsidDel="00B16DCF">
          <w:rPr>
            <w:szCs w:val="24"/>
          </w:rPr>
          <w:delInstrText xml:space="preserve"> ADDIN ZOTERO_ITEM CSL_CITATION {"citationID":"WGqnk6aa","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delInstrText>
        </w:r>
        <w:r w:rsidR="00063FF3" w:rsidRPr="00063FF3" w:rsidDel="00B16DCF">
          <w:rPr>
            <w:szCs w:val="24"/>
          </w:rPr>
          <w:fldChar w:fldCharType="separate"/>
        </w:r>
        <w:r w:rsidR="00A1409D" w:rsidRPr="00A1409D" w:rsidDel="00B16DCF">
          <w:rPr>
            <w:rFonts w:cs="Times New Roman"/>
          </w:rPr>
          <w:delText>(Noss, LaRoe III &amp; Scott 1995)</w:delText>
        </w:r>
        <w:r w:rsidR="00063FF3" w:rsidRPr="00063FF3" w:rsidDel="00B16DCF">
          <w:rPr>
            <w:szCs w:val="24"/>
          </w:rPr>
          <w:fldChar w:fldCharType="end"/>
        </w:r>
        <w:r w:rsidR="00063FF3" w:rsidRPr="00063FF3" w:rsidDel="00B16DCF">
          <w:rPr>
            <w:szCs w:val="24"/>
          </w:rPr>
          <w:delText xml:space="preserve">.  Grasslands and savannas (prairies) in particular are among the most endangered ecosystems in the United States based on their decline, current extent, imminence of threat, and number of associated threatened and endangered species </w:delText>
        </w:r>
        <w:r w:rsidR="00063FF3" w:rsidRPr="00063FF3" w:rsidDel="00B16DCF">
          <w:rPr>
            <w:szCs w:val="24"/>
          </w:rPr>
          <w:fldChar w:fldCharType="begin"/>
        </w:r>
        <w:r w:rsidR="002D5BB7" w:rsidDel="00B16DCF">
          <w:rPr>
            <w:szCs w:val="24"/>
          </w:rPr>
          <w:delInstrText xml:space="preserve"> ADDIN ZOTERO_ITEM CSL_CITATION {"citationID":"oDUzoh1g","properties":{"formattedCitation":"(Noss &amp; Peters 1995; Noss 2000)","plainCitation":"(Noss &amp; Peters 1995; Noss 2000)"},"citationItems":[{"id":16,"uris":["http://zotero.org/users/420444/items/HPNTKSMV"],"uri":["http://zotero.org/users/420444/items/HPNTKSMV"],"itemData":{"id":16,"type":"report","title":"Endangered ecosystems of the Unites States: a status report and plan for action.","publisher":"Defenders of Wildlife","publisher-place":"Washington, DC","event-place":"Washington, DC","author":[{"family":"Noss","given":"R.F."},{"family":"Peters","given":"R. L."}],"issued":{"date-parts":[["1995"]]}},"label":"page"},{"id":7,"uris":["http://zotero.org/users/420444/items/FFKAD2ED"],"uri":["http://zotero.org/users/420444/items/FFKAD2ED"],"itemData":{"id":7,"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delInstrText>
        </w:r>
        <w:r w:rsidR="00063FF3" w:rsidRPr="00063FF3" w:rsidDel="00B16DCF">
          <w:rPr>
            <w:szCs w:val="24"/>
          </w:rPr>
          <w:fldChar w:fldCharType="separate"/>
        </w:r>
        <w:r w:rsidR="00A1409D" w:rsidRPr="00A1409D" w:rsidDel="00B16DCF">
          <w:rPr>
            <w:rFonts w:cs="Times New Roman"/>
          </w:rPr>
          <w:delText>(Noss &amp; Peters 1995; Noss</w:delText>
        </w:r>
        <w:r w:rsidR="00A1409D" w:rsidRPr="006B3624" w:rsidDel="00B16DCF">
          <w:rPr>
            <w:rFonts w:cs="Times New Roman"/>
          </w:rPr>
          <w:delText xml:space="preserve"> 2000)</w:delText>
        </w:r>
        <w:r w:rsidR="00063FF3" w:rsidRPr="00063FF3" w:rsidDel="00B16DCF">
          <w:rPr>
            <w:szCs w:val="24"/>
          </w:rPr>
          <w:fldChar w:fldCharType="end"/>
        </w:r>
        <w:r w:rsidR="00063FF3" w:rsidRPr="00063FF3" w:rsidDel="00B16DCF">
          <w:rPr>
            <w:szCs w:val="24"/>
          </w:rPr>
          <w:delText xml:space="preserve">.  The Willamette Valley is no exception; with significant loss of native ecosystems. Prior to European settlement, </w:delText>
        </w:r>
      </w:del>
      <w:del w:id="63" w:author="Tom" w:date="2015-01-29T13:56:00Z">
        <w:r w:rsidR="00063FF3" w:rsidRPr="00063FF3" w:rsidDel="00B16DCF">
          <w:rPr>
            <w:szCs w:val="24"/>
          </w:rPr>
          <w:delText xml:space="preserve">the </w:delText>
        </w:r>
        <w:r w:rsidR="00063FF3" w:rsidRPr="00063FF3" w:rsidDel="00B16DCF">
          <w:delText>Willamette Valley</w:delText>
        </w:r>
      </w:del>
      <w:del w:id="64" w:author="Tom" w:date="2015-01-29T14:00:00Z">
        <w:r w:rsidR="00063FF3" w:rsidRPr="00063FF3" w:rsidDel="00B16DCF">
          <w:delText xml:space="preserve"> was a mosaic of coniferous forests, oak savannas and grassland </w:delText>
        </w:r>
      </w:del>
      <w:del w:id="65" w:author="Tom" w:date="2015-01-29T13:56:00Z">
        <w:r w:rsidR="00063FF3" w:rsidRPr="00063FF3" w:rsidDel="00B16DCF">
          <w:delText xml:space="preserve">prairies </w:delText>
        </w:r>
      </w:del>
      <w:del w:id="66" w:author="Tom" w:date="2015-01-29T14:00:00Z">
        <w:r w:rsidR="00063FF3" w:rsidRPr="00063FF3" w:rsidDel="00B16DCF">
          <w:delText xml:space="preserve">with high plant and animal diversity.  Habitat loss, caused by conversion to agriculture, urbanization and natural succession to shrubland and forest due to </w:delText>
        </w:r>
      </w:del>
      <w:del w:id="67" w:author="Tom" w:date="2015-01-29T13:57:00Z">
        <w:r w:rsidR="00063FF3" w:rsidRPr="00063FF3" w:rsidDel="00B16DCF">
          <w:delText>loss of disturbance regime</w:delText>
        </w:r>
      </w:del>
      <w:del w:id="68" w:author="Tom" w:date="2015-01-29T14:00:00Z">
        <w:r w:rsidR="00063FF3" w:rsidRPr="00063FF3" w:rsidDel="00B16DCF">
          <w:delText xml:space="preserve"> has reduced native habitats to a fraction of their pre-settlement extent </w:delText>
        </w:r>
        <w:r w:rsidR="00063FF3" w:rsidRPr="00063FF3" w:rsidDel="00B16DCF">
          <w:fldChar w:fldCharType="begin"/>
        </w:r>
        <w:r w:rsidR="002D5BB7" w:rsidDel="00B16DCF">
          <w:delInstrText xml:space="preserve"> ADDIN ZOTERO_ITEM CSL_CITATION {"citationID":"A8HM0Pz7","properties":{"formattedCitation":"(Alverson 2005)","plainCitation":"(Alverson 2005)"},"citationItems":[{"id":216,"uris":["http://zotero.org/users/420444/items/VDV7QFH2"],"uri":["http://zotero.org/users/420444/items/VDV7QFH2"],"itemData":{"id":216,"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delInstrText>
        </w:r>
        <w:r w:rsidR="00063FF3" w:rsidRPr="00063FF3" w:rsidDel="00B16DCF">
          <w:fldChar w:fldCharType="separate"/>
        </w:r>
        <w:r w:rsidR="00A1409D" w:rsidRPr="00A1409D" w:rsidDel="00B16DCF">
          <w:rPr>
            <w:rFonts w:cs="Times New Roman"/>
          </w:rPr>
          <w:delText>(Alverson 2005)</w:delText>
        </w:r>
        <w:r w:rsidR="00063FF3" w:rsidRPr="00063FF3" w:rsidDel="00B16DCF">
          <w:rPr>
            <w:rFonts w:cs="Times New Roman"/>
          </w:rPr>
          <w:fldChar w:fldCharType="end"/>
        </w:r>
        <w:r w:rsidR="00063FF3" w:rsidRPr="00063FF3" w:rsidDel="00B16DCF">
          <w:delText>.</w:delText>
        </w:r>
        <w:r w:rsidR="00063FF3" w:rsidRPr="00063FF3" w:rsidDel="00B16DCF">
          <w:rPr>
            <w:rFonts w:cs="Times New Roman"/>
            <w:szCs w:val="24"/>
          </w:rPr>
          <w:delText xml:space="preserve"> Before 1850, prairies </w:delText>
        </w:r>
      </w:del>
      <w:del w:id="69" w:author="Tom" w:date="2015-01-29T13:57:00Z">
        <w:r w:rsidR="00063FF3" w:rsidRPr="00063FF3" w:rsidDel="00B16DCF">
          <w:rPr>
            <w:rFonts w:cs="Times New Roman"/>
            <w:szCs w:val="24"/>
          </w:rPr>
          <w:delText xml:space="preserve">likely </w:delText>
        </w:r>
      </w:del>
      <w:del w:id="70" w:author="Tom" w:date="2015-01-29T14:00:00Z">
        <w:r w:rsidR="00063FF3" w:rsidRPr="00063FF3" w:rsidDel="00B16DCF">
          <w:rPr>
            <w:rFonts w:cs="Times New Roman"/>
            <w:szCs w:val="24"/>
          </w:rPr>
          <w:delText xml:space="preserve">covered 30% (409,000 hectares) of the valley floor </w:delText>
        </w:r>
        <w:r w:rsidR="00063FF3" w:rsidRPr="00063FF3" w:rsidDel="00B16DCF">
          <w:rPr>
            <w:rFonts w:cs="Times New Roman"/>
            <w:szCs w:val="24"/>
          </w:rPr>
          <w:fldChar w:fldCharType="begin"/>
        </w:r>
        <w:r w:rsidR="002D5BB7" w:rsidDel="00B16DCF">
          <w:rPr>
            <w:rFonts w:cs="Times New Roman"/>
            <w:szCs w:val="24"/>
          </w:rPr>
          <w:delInstrText xml:space="preserve"> ADDIN ZOTERO_ITEM CSL_CITATION {"citationID":"CEItTIzi","properties":{"formattedCitation":"{\\rtf (Altman \\i et al.\\i0{} 2001)}","plainCitation":"(Altman et al. 2001)"},"citationItems":[{"id":348,"uris":["http://zotero.org/users/420444/items/4AW52HQT"],"uri":["http://zotero.org/users/420444/items/4AW52HQT"],"itemData":{"id":34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delInstrText>
        </w:r>
        <w:r w:rsidR="00063FF3" w:rsidRPr="00063FF3" w:rsidDel="00B16DCF">
          <w:rPr>
            <w:rFonts w:cs="Times New Roman"/>
            <w:szCs w:val="24"/>
          </w:rPr>
          <w:fldChar w:fldCharType="separate"/>
        </w:r>
        <w:r w:rsidR="00A1409D" w:rsidRPr="00A1409D" w:rsidDel="00B16DCF">
          <w:rPr>
            <w:rFonts w:cs="Times New Roman"/>
            <w:szCs w:val="24"/>
          </w:rPr>
          <w:delText xml:space="preserve">(Altman </w:delText>
        </w:r>
        <w:r w:rsidR="00A1409D" w:rsidRPr="00A1409D" w:rsidDel="00B16DCF">
          <w:rPr>
            <w:rFonts w:cs="Times New Roman"/>
            <w:i/>
            <w:iCs/>
            <w:szCs w:val="24"/>
          </w:rPr>
          <w:delText>et al.</w:delText>
        </w:r>
        <w:r w:rsidR="00A1409D" w:rsidRPr="006B3624" w:rsidDel="00B16DCF">
          <w:rPr>
            <w:rFonts w:cs="Times New Roman"/>
            <w:szCs w:val="24"/>
          </w:rPr>
          <w:delText xml:space="preserve"> 2001)</w:delText>
        </w:r>
        <w:r w:rsidR="00063FF3" w:rsidRPr="00063FF3" w:rsidDel="00B16DCF">
          <w:rPr>
            <w:rFonts w:cs="Times New Roman"/>
            <w:szCs w:val="24"/>
          </w:rPr>
          <w:fldChar w:fldCharType="end"/>
        </w:r>
      </w:del>
      <w:del w:id="71" w:author="Tom" w:date="2015-01-29T13:57:00Z">
        <w:r w:rsidR="00063FF3" w:rsidRPr="00063FF3" w:rsidDel="00B16DCF">
          <w:rPr>
            <w:rFonts w:cs="Times New Roman"/>
            <w:szCs w:val="24"/>
          </w:rPr>
          <w:delText xml:space="preserve">. </w:delText>
        </w:r>
        <w:r w:rsidR="00063FF3" w:rsidRPr="00063FF3" w:rsidDel="00B16DCF">
          <w:rPr>
            <w:rFonts w:cs="Times New Roman"/>
            <w:noProof/>
            <w:szCs w:val="24"/>
          </w:rPr>
          <w:delText xml:space="preserve"> </w:delText>
        </w:r>
        <w:r w:rsidR="00063FF3" w:rsidRPr="00063FF3" w:rsidDel="00B16DCF">
          <w:rPr>
            <w:rFonts w:cs="Times New Roman"/>
            <w:szCs w:val="24"/>
          </w:rPr>
          <w:delText>U</w:delText>
        </w:r>
      </w:del>
      <w:del w:id="72" w:author="Tom" w:date="2015-01-29T14:00:00Z">
        <w:r w:rsidR="00063FF3" w:rsidRPr="00063FF3" w:rsidDel="00B16DCF">
          <w:rPr>
            <w:rFonts w:cs="Times New Roman"/>
            <w:szCs w:val="24"/>
          </w:rPr>
          <w:delText xml:space="preserve">pland prairies accounted for approximately 277,000 hectares, two-thirds of Willamette Valley prairies </w:delText>
        </w:r>
        <w:r w:rsidR="00063FF3" w:rsidRPr="00063FF3" w:rsidDel="00B16DCF">
          <w:rPr>
            <w:rFonts w:cs="Times New Roman"/>
            <w:szCs w:val="24"/>
          </w:rPr>
          <w:fldChar w:fldCharType="begin"/>
        </w:r>
        <w:r w:rsidR="002D5BB7" w:rsidDel="00B16DCF">
          <w:rPr>
            <w:rFonts w:cs="Times New Roman"/>
            <w:szCs w:val="24"/>
          </w:rPr>
          <w:delInstrText xml:space="preserve"> ADDIN ZOTERO_ITEM CSL_CITATION {"citationID":"8iWKbgeA","properties":{"formattedCitation":"(U.S. Fish and Wildlife Service 2000)","plainCitation":"(U.S. Fish and Wildlife Service 2000)"},"citationItems":[{"id":233,"uris":["http://zotero.org/users/420444/items/2A2V78C4"],"uri":["http://zotero.org/users/420444/items/2A2V78C4"],"itemData":{"id":233,"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delInstrText>
        </w:r>
        <w:r w:rsidR="00063FF3" w:rsidRPr="00063FF3" w:rsidDel="00B16DCF">
          <w:rPr>
            <w:rFonts w:cs="Times New Roman"/>
            <w:szCs w:val="24"/>
          </w:rPr>
          <w:fldChar w:fldCharType="separate"/>
        </w:r>
        <w:r w:rsidR="00A1409D" w:rsidRPr="00A1409D" w:rsidDel="00B16DCF">
          <w:rPr>
            <w:rFonts w:cs="Times New Roman"/>
          </w:rPr>
          <w:delText>(U.S. Fish and Wildlife Service 2000)</w:delText>
        </w:r>
        <w:r w:rsidR="00063FF3" w:rsidRPr="00063FF3" w:rsidDel="00B16DCF">
          <w:rPr>
            <w:rFonts w:cs="Times New Roman"/>
            <w:szCs w:val="24"/>
          </w:rPr>
          <w:fldChar w:fldCharType="end"/>
        </w:r>
        <w:r w:rsidR="00063FF3" w:rsidRPr="00063FF3" w:rsidDel="00B16DCF">
          <w:rPr>
            <w:rFonts w:cs="Times New Roman"/>
            <w:szCs w:val="24"/>
          </w:rPr>
          <w:delText xml:space="preserve">. Today, less than 0.5% remains (Wilson </w:delText>
        </w:r>
        <w:r w:rsidR="00063FF3" w:rsidRPr="00063FF3" w:rsidDel="00B16DCF">
          <w:rPr>
            <w:rFonts w:cs="Times New Roman"/>
            <w:i/>
            <w:szCs w:val="24"/>
          </w:rPr>
          <w:delText>et al.</w:delText>
        </w:r>
        <w:r w:rsidR="00063FF3" w:rsidRPr="00063FF3" w:rsidDel="00B16DCF">
          <w:rPr>
            <w:rFonts w:cs="Times New Roman"/>
            <w:szCs w:val="24"/>
          </w:rPr>
          <w:delText xml:space="preserve"> 2003).  </w:delText>
        </w:r>
      </w:del>
      <w:del w:id="73" w:author="Tom" w:date="2015-01-29T13:58:00Z">
        <w:r w:rsidR="00063FF3" w:rsidRPr="00063FF3" w:rsidDel="00B16DCF">
          <w:rPr>
            <w:rFonts w:cs="Times New Roman"/>
            <w:szCs w:val="24"/>
          </w:rPr>
          <w:delText>With 99.5%</w:delText>
        </w:r>
      </w:del>
      <w:del w:id="74" w:author="Tom" w:date="2015-01-29T14:00:00Z">
        <w:r w:rsidR="00063FF3" w:rsidRPr="00063FF3" w:rsidDel="00B16DCF">
          <w:rPr>
            <w:rFonts w:cs="Times New Roman"/>
            <w:szCs w:val="24"/>
          </w:rPr>
          <w:delText xml:space="preserve"> habitat loss, the upland prairie ecosystem of western Oregon is one of the most endangered </w:delText>
        </w:r>
      </w:del>
      <w:del w:id="75" w:author="Tom" w:date="2015-01-29T13:59:00Z">
        <w:r w:rsidR="00063FF3" w:rsidRPr="00063FF3" w:rsidDel="00B16DCF">
          <w:rPr>
            <w:rFonts w:cs="Times New Roman"/>
            <w:szCs w:val="24"/>
          </w:rPr>
          <w:delText xml:space="preserve">ecosystems </w:delText>
        </w:r>
      </w:del>
      <w:del w:id="76" w:author="Tom" w:date="2015-01-29T14:00:00Z">
        <w:r w:rsidR="00063FF3" w:rsidRPr="00063FF3" w:rsidDel="00B16DCF">
          <w:rPr>
            <w:rFonts w:cs="Times New Roman"/>
            <w:szCs w:val="24"/>
          </w:rPr>
          <w:delText xml:space="preserve">in the United States </w:delText>
        </w:r>
        <w:r w:rsidR="00063FF3" w:rsidRPr="00063FF3" w:rsidDel="00B16DCF">
          <w:rPr>
            <w:rFonts w:cs="Times New Roman"/>
            <w:szCs w:val="24"/>
          </w:rPr>
          <w:fldChar w:fldCharType="begin"/>
        </w:r>
        <w:r w:rsidR="002D5BB7" w:rsidDel="00B16DCF">
          <w:rPr>
            <w:rFonts w:cs="Times New Roman"/>
            <w:szCs w:val="24"/>
          </w:rPr>
          <w:delInstrText xml:space="preserve"> ADDIN ZOTERO_ITEM CSL_CITATION {"citationID":"SDivr4KV","properties":{"formattedCitation":"(Noss, LaRoe III &amp; Scott 1995)","plainCitation":"(Noss, LaRoe III &amp; Scott 1995)"},"citationItems":[{"id":349,"uris":["http://zotero.org/users/420444/items/SMJCKIXK"],"uri":["http://zotero.org/users/420444/items/SMJCKIXK"],"itemData":{"id":349,"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delInstrText>
        </w:r>
        <w:r w:rsidR="00063FF3" w:rsidRPr="00063FF3" w:rsidDel="00B16DCF">
          <w:rPr>
            <w:rFonts w:cs="Times New Roman"/>
            <w:szCs w:val="24"/>
          </w:rPr>
          <w:fldChar w:fldCharType="separate"/>
        </w:r>
        <w:r w:rsidR="00A1409D" w:rsidRPr="00A1409D" w:rsidDel="00B16DCF">
          <w:rPr>
            <w:rFonts w:cs="Times New Roman"/>
          </w:rPr>
          <w:delText>(Noss, LaRoe III &amp; Scott 1995)</w:delText>
        </w:r>
        <w:r w:rsidR="00063FF3" w:rsidRPr="00063FF3" w:rsidDel="00B16DCF">
          <w:rPr>
            <w:rFonts w:cs="Times New Roman"/>
            <w:szCs w:val="24"/>
          </w:rPr>
          <w:fldChar w:fldCharType="end"/>
        </w:r>
        <w:r w:rsidR="00063FF3" w:rsidRPr="00063FF3" w:rsidDel="00B16DCF">
          <w:rPr>
            <w:rFonts w:cs="Times New Roman"/>
            <w:szCs w:val="24"/>
          </w:rPr>
          <w:delText>.</w:delText>
        </w:r>
      </w:del>
      <w:r w:rsidR="00063FF3" w:rsidRPr="00063FF3">
        <w:rPr>
          <w:rFonts w:cs="Times New Roman"/>
          <w:szCs w:val="24"/>
        </w:rPr>
        <w:t xml:space="preserve">  </w:t>
      </w:r>
    </w:p>
    <w:p w:rsidR="00B16DCF" w:rsidRPr="00063FF3" w:rsidDel="004950CE" w:rsidRDefault="00B16DCF" w:rsidP="00B16DCF">
      <w:pPr>
        <w:rPr>
          <w:del w:id="77" w:author="Tom" w:date="2015-01-29T14:48:00Z"/>
          <w:szCs w:val="24"/>
        </w:rPr>
      </w:pPr>
      <w:moveToRangeStart w:id="78" w:author="Tom" w:date="2015-01-29T14:00:00Z" w:name="move410303343"/>
      <w:moveTo w:id="79" w:author="Tom" w:date="2015-01-29T14:00:00Z">
        <w:del w:id="80" w:author="Tom" w:date="2015-01-29T14:02:00Z">
          <w:r w:rsidRPr="00063FF3" w:rsidDel="00B16DCF">
            <w:delText>Our</w:delText>
          </w:r>
        </w:del>
        <w:del w:id="81" w:author="Tom" w:date="2015-01-29T14:48:00Z">
          <w:r w:rsidRPr="00063FF3" w:rsidDel="004950CE">
            <w:delText xml:space="preserve"> study sites </w:delText>
          </w:r>
        </w:del>
        <w:del w:id="82" w:author="Tom" w:date="2015-01-29T14:02:00Z">
          <w:r w:rsidRPr="00063FF3" w:rsidDel="00B16DCF">
            <w:delText xml:space="preserve">are located </w:delText>
          </w:r>
        </w:del>
        <w:del w:id="83" w:author="Tom" w:date="2015-01-29T14:48:00Z">
          <w:r w:rsidRPr="00063FF3" w:rsidDel="004950CE">
            <w:delText>at the southern end of the Willamette Valley/Puget Trough/Georgia Basin (WPG) Ecoregion.  This region spans almost 600 km from north to south.  Soil moisture content, fertility and organic matter increase with latitude</w:delText>
          </w:r>
        </w:del>
        <w:del w:id="84" w:author="Tom" w:date="2015-01-29T14:02:00Z">
          <w:r w:rsidRPr="00063FF3" w:rsidDel="0089014F">
            <w:delText xml:space="preserve">.  </w:delText>
          </w:r>
        </w:del>
        <w:del w:id="85" w:author="Tom" w:date="2015-01-29T14:03:00Z">
          <w:r w:rsidRPr="00063FF3" w:rsidDel="0089014F">
            <w:delText>T</w:delText>
          </w:r>
        </w:del>
        <w:del w:id="86" w:author="Tom" w:date="2015-01-29T14:04:00Z">
          <w:r w:rsidRPr="00063FF3" w:rsidDel="0089014F">
            <w:delText xml:space="preserve">he </w:delText>
          </w:r>
        </w:del>
        <w:del w:id="87" w:author="Tom" w:date="2015-01-29T14:48:00Z">
          <w:r w:rsidRPr="00063FF3" w:rsidDel="004950CE">
            <w:delText xml:space="preserve">northern portions </w:delText>
          </w:r>
          <w:r w:rsidRPr="00063FF3" w:rsidDel="004950CE">
            <w:lastRenderedPageBreak/>
            <w:delText xml:space="preserve">of the region </w:delText>
          </w:r>
        </w:del>
        <w:del w:id="88" w:author="Tom" w:date="2015-01-29T14:03:00Z">
          <w:r w:rsidRPr="00063FF3" w:rsidDel="0089014F">
            <w:delText xml:space="preserve">therefore </w:delText>
          </w:r>
        </w:del>
        <w:del w:id="89" w:author="Tom" w:date="2015-01-29T14:48:00Z">
          <w:r w:rsidRPr="00063FF3" w:rsidDel="004950CE">
            <w:delText xml:space="preserve">have more productive, low stress environments while the southern end is </w:delText>
          </w:r>
        </w:del>
        <w:del w:id="90" w:author="Tom" w:date="2015-01-29T14:03:00Z">
          <w:r w:rsidRPr="00063FF3" w:rsidDel="0089014F">
            <w:delText xml:space="preserve">characterized as having </w:delText>
          </w:r>
        </w:del>
        <w:del w:id="91" w:author="Tom" w:date="2015-01-29T14:48:00Z">
          <w:r w:rsidRPr="00063FF3" w:rsidDel="004950CE">
            <w:delText>less producti</w:delText>
          </w:r>
          <w:r w:rsidDel="004950CE">
            <w:delText>ve</w:delText>
          </w:r>
        </w:del>
        <w:del w:id="92" w:author="Tom" w:date="2015-01-29T14:03:00Z">
          <w:r w:rsidDel="0089014F">
            <w:delText>,</w:delText>
          </w:r>
        </w:del>
        <w:del w:id="93" w:author="Tom" w:date="2015-01-29T14:48:00Z">
          <w:r w:rsidDel="004950CE">
            <w:delText xml:space="preserve"> higher stress </w:delText>
          </w:r>
        </w:del>
        <w:del w:id="94" w:author="Tom" w:date="2015-01-29T14:03:00Z">
          <w:r w:rsidDel="0089014F">
            <w:delText xml:space="preserve">environments </w:delText>
          </w:r>
        </w:del>
        <w:del w:id="95" w:author="Tom" w:date="2015-01-29T14:48:00Z">
          <w:r w:rsidDel="004950CE">
            <w:fldChar w:fldCharType="begin"/>
          </w:r>
          <w:r w:rsidDel="004950CE">
            <w:delInstrText xml:space="preserve"> ADDIN ZOTERO_ITEM CSL_CITATION {"citationID":"1lacok3s9h","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delInstrText>
          </w:r>
          <w:r w:rsidDel="004950CE">
            <w:fldChar w:fldCharType="separate"/>
          </w:r>
          <w:r w:rsidRPr="00A1409D" w:rsidDel="004950CE">
            <w:rPr>
              <w:rFonts w:cs="Times New Roman"/>
              <w:szCs w:val="24"/>
            </w:rPr>
            <w:delText xml:space="preserve">(Richardson </w:delText>
          </w:r>
          <w:r w:rsidRPr="00A1409D" w:rsidDel="004950CE">
            <w:rPr>
              <w:rFonts w:cs="Times New Roman"/>
              <w:i/>
              <w:iCs/>
              <w:szCs w:val="24"/>
            </w:rPr>
            <w:delText>et al.</w:delText>
          </w:r>
          <w:r w:rsidRPr="006B3624" w:rsidDel="004950CE">
            <w:rPr>
              <w:rFonts w:cs="Times New Roman"/>
              <w:szCs w:val="24"/>
            </w:rPr>
            <w:delText xml:space="preserve"> 2012)</w:delText>
          </w:r>
          <w:r w:rsidDel="004950CE">
            <w:fldChar w:fldCharType="end"/>
          </w:r>
          <w:r w:rsidRPr="00063FF3" w:rsidDel="004950CE">
            <w:delText xml:space="preserve">. </w:delText>
          </w:r>
        </w:del>
      </w:moveTo>
    </w:p>
    <w:moveToRangeEnd w:id="78"/>
    <w:p w:rsidR="00063FF3" w:rsidRPr="00063FF3" w:rsidDel="004950CE" w:rsidRDefault="00063FF3" w:rsidP="005F0518">
      <w:pPr>
        <w:rPr>
          <w:del w:id="96" w:author="Tom" w:date="2015-01-29T14:48:00Z"/>
        </w:rPr>
      </w:pPr>
    </w:p>
    <w:p w:rsidR="00063FF3" w:rsidRPr="00063FF3" w:rsidDel="00293805" w:rsidRDefault="00063FF3" w:rsidP="005F0518">
      <w:pPr>
        <w:rPr>
          <w:del w:id="97" w:author="Tom" w:date="2015-01-29T15:05:00Z"/>
          <w:rFonts w:cs="Times New Roman"/>
          <w:szCs w:val="24"/>
        </w:rPr>
      </w:pPr>
      <w:del w:id="98" w:author="Tom" w:date="2015-01-29T15:05:00Z">
        <w:r w:rsidRPr="00063FF3" w:rsidDel="00293805">
          <w:rPr>
            <w:rFonts w:cs="Times New Roman"/>
            <w:szCs w:val="24"/>
          </w:rPr>
          <w:delText xml:space="preserve">Our five study species </w:delText>
        </w:r>
      </w:del>
      <w:del w:id="99" w:author="Tom" w:date="2015-01-29T13:59:00Z">
        <w:r w:rsidRPr="00063FF3" w:rsidDel="00B16DCF">
          <w:rPr>
            <w:rFonts w:cs="Times New Roman"/>
            <w:szCs w:val="24"/>
          </w:rPr>
          <w:delText>are,</w:delText>
        </w:r>
      </w:del>
      <w:del w:id="100" w:author="Tom" w:date="2015-01-29T15:05:00Z">
        <w:r w:rsidRPr="00063FF3" w:rsidDel="00293805">
          <w:rPr>
            <w:rFonts w:cs="Times New Roman"/>
            <w:szCs w:val="24"/>
          </w:rPr>
          <w:delText xml:space="preserve"> Kincaid’s lupine (</w:delText>
        </w:r>
        <w:r w:rsidRPr="00063FF3" w:rsidDel="00293805">
          <w:rPr>
            <w:rFonts w:cs="Times New Roman"/>
            <w:i/>
            <w:szCs w:val="24"/>
          </w:rPr>
          <w:delText>Lupinus oreganus</w:delText>
        </w:r>
        <w:r w:rsidRPr="00063FF3" w:rsidDel="00293805">
          <w:rPr>
            <w:rFonts w:cs="Times New Roman"/>
            <w:szCs w:val="24"/>
          </w:rPr>
          <w:delText xml:space="preserve"> A. Heller), Willamette daisy (</w:delText>
        </w:r>
        <w:r w:rsidRPr="00063FF3" w:rsidDel="00293805">
          <w:rPr>
            <w:rFonts w:cs="Times New Roman"/>
            <w:i/>
            <w:szCs w:val="24"/>
          </w:rPr>
          <w:delText xml:space="preserve">Erigeron decumbens </w:delText>
        </w:r>
        <w:r w:rsidRPr="00063FF3" w:rsidDel="00293805">
          <w:rPr>
            <w:rFonts w:cs="Times New Roman"/>
            <w:szCs w:val="24"/>
          </w:rPr>
          <w:delText>Nutt.), golden paintbrush (</w:delText>
        </w:r>
        <w:r w:rsidRPr="00063FF3" w:rsidDel="00293805">
          <w:rPr>
            <w:rFonts w:cs="Times New Roman"/>
            <w:i/>
            <w:szCs w:val="24"/>
          </w:rPr>
          <w:delText>Castilleja levisecta</w:delText>
        </w:r>
        <w:r w:rsidRPr="00063FF3" w:rsidDel="00293805">
          <w:rPr>
            <w:rFonts w:cs="Times New Roman"/>
            <w:szCs w:val="24"/>
          </w:rPr>
          <w:delText xml:space="preserve"> Greenm.), roughleaf iris (</w:delText>
        </w:r>
        <w:r w:rsidRPr="00063FF3" w:rsidDel="00293805">
          <w:rPr>
            <w:rFonts w:cs="Times New Roman"/>
            <w:i/>
            <w:szCs w:val="24"/>
          </w:rPr>
          <w:delText>Iris tenax</w:delText>
        </w:r>
        <w:r w:rsidRPr="00063FF3" w:rsidDel="00293805">
          <w:rPr>
            <w:rFonts w:cs="Times New Roman"/>
            <w:szCs w:val="24"/>
          </w:rPr>
          <w:delText xml:space="preserve"> Douglas ex Lindl.), and rose checkermallow (</w:delText>
        </w:r>
        <w:r w:rsidRPr="00063FF3" w:rsidDel="00293805">
          <w:rPr>
            <w:rFonts w:cs="Times New Roman"/>
            <w:i/>
            <w:szCs w:val="24"/>
          </w:rPr>
          <w:delText xml:space="preserve">Sidalcea malviflora </w:delText>
        </w:r>
        <w:r w:rsidRPr="00063FF3" w:rsidDel="00293805">
          <w:rPr>
            <w:rFonts w:cs="Times New Roman"/>
            <w:szCs w:val="24"/>
          </w:rPr>
          <w:delText xml:space="preserve">(DC.) A. Gray ex Benth. ssp. </w:delText>
        </w:r>
        <w:r w:rsidRPr="00063FF3" w:rsidDel="00293805">
          <w:rPr>
            <w:rFonts w:cs="Times New Roman"/>
            <w:i/>
            <w:szCs w:val="24"/>
          </w:rPr>
          <w:delText xml:space="preserve">virgata </w:delText>
        </w:r>
        <w:r w:rsidRPr="00063FF3" w:rsidDel="00293805">
          <w:rPr>
            <w:rFonts w:cs="Times New Roman"/>
            <w:szCs w:val="24"/>
          </w:rPr>
          <w:delText xml:space="preserve">(Howell) C.L. Hitchc.).  </w:delText>
        </w:r>
        <w:r w:rsidRPr="00063FF3" w:rsidDel="00293805">
          <w:rPr>
            <w:rFonts w:cs="Times New Roman"/>
            <w:i/>
            <w:szCs w:val="24"/>
          </w:rPr>
          <w:delText xml:space="preserve">L. oreganus, E. decumbens </w:delText>
        </w:r>
        <w:r w:rsidRPr="00063FF3" w:rsidDel="00293805">
          <w:rPr>
            <w:rFonts w:cs="Times New Roman"/>
            <w:szCs w:val="24"/>
          </w:rPr>
          <w:delText xml:space="preserve">and </w:delText>
        </w:r>
        <w:r w:rsidRPr="00063FF3" w:rsidDel="00293805">
          <w:rPr>
            <w:rFonts w:cs="Times New Roman"/>
            <w:i/>
            <w:szCs w:val="24"/>
          </w:rPr>
          <w:delText xml:space="preserve">C. levisecta </w:delText>
        </w:r>
        <w:r w:rsidRPr="00063FF3" w:rsidDel="00293805">
          <w:rPr>
            <w:rFonts w:cs="Times New Roman"/>
            <w:szCs w:val="24"/>
          </w:rPr>
          <w:delText xml:space="preserve">are all threatened or endangered species in the Willamette Valley.  </w:delText>
        </w:r>
        <w:r w:rsidRPr="00063FF3" w:rsidDel="00293805">
          <w:rPr>
            <w:rFonts w:cs="Times New Roman"/>
            <w:i/>
            <w:szCs w:val="24"/>
          </w:rPr>
          <w:delText>I. tenax</w:delText>
        </w:r>
        <w:r w:rsidRPr="00063FF3" w:rsidDel="00293805">
          <w:rPr>
            <w:rFonts w:cs="Times New Roman"/>
            <w:szCs w:val="24"/>
          </w:rPr>
          <w:delText xml:space="preserve"> and </w:delText>
        </w:r>
        <w:r w:rsidRPr="00063FF3" w:rsidDel="00293805">
          <w:rPr>
            <w:rFonts w:cs="Times New Roman"/>
            <w:i/>
            <w:szCs w:val="24"/>
          </w:rPr>
          <w:delText xml:space="preserve">S. malviflora </w:delText>
        </w:r>
        <w:r w:rsidRPr="00063FF3" w:rsidDel="00293805">
          <w:rPr>
            <w:rFonts w:cs="Times New Roman"/>
            <w:szCs w:val="24"/>
          </w:rPr>
          <w:delText xml:space="preserve">ssp. </w:delText>
        </w:r>
        <w:r w:rsidRPr="00063FF3" w:rsidDel="00293805">
          <w:rPr>
            <w:rFonts w:cs="Times New Roman"/>
            <w:i/>
            <w:szCs w:val="24"/>
          </w:rPr>
          <w:delText xml:space="preserve">virgata </w:delText>
        </w:r>
        <w:r w:rsidRPr="00063FF3" w:rsidDel="00293805">
          <w:rPr>
            <w:rFonts w:cs="Times New Roman"/>
            <w:szCs w:val="24"/>
          </w:rPr>
          <w:delText xml:space="preserve">were also included because of </w:delText>
        </w:r>
        <w:r w:rsidR="004A70D3" w:rsidDel="00293805">
          <w:rPr>
            <w:rFonts w:cs="Times New Roman"/>
            <w:szCs w:val="24"/>
          </w:rPr>
          <w:delText xml:space="preserve">high </w:delText>
        </w:r>
        <w:r w:rsidRPr="00063FF3" w:rsidDel="00293805">
          <w:rPr>
            <w:rFonts w:cs="Times New Roman"/>
            <w:szCs w:val="24"/>
          </w:rPr>
          <w:delText xml:space="preserve">seed availability and </w:delText>
        </w:r>
        <w:r w:rsidR="004A70D3" w:rsidDel="00293805">
          <w:rPr>
            <w:rFonts w:cs="Times New Roman"/>
            <w:szCs w:val="24"/>
          </w:rPr>
          <w:delText xml:space="preserve">their </w:delText>
        </w:r>
        <w:r w:rsidRPr="00063FF3" w:rsidDel="00293805">
          <w:rPr>
            <w:rFonts w:cs="Times New Roman"/>
            <w:szCs w:val="24"/>
          </w:rPr>
          <w:delText xml:space="preserve">value as nectar resources for endangered butterflies </w:delText>
        </w:r>
        <w:r w:rsidRPr="00063FF3" w:rsidDel="00293805">
          <w:rPr>
            <w:rFonts w:cs="Times New Roman"/>
            <w:szCs w:val="24"/>
          </w:rPr>
          <w:fldChar w:fldCharType="begin"/>
        </w:r>
        <w:r w:rsidR="002D5BB7" w:rsidDel="00293805">
          <w:rPr>
            <w:rFonts w:cs="Times New Roman"/>
            <w:szCs w:val="24"/>
          </w:rPr>
          <w:delInstrText xml:space="preserve"> ADDIN ZOTERO_ITEM CSL_CITATION {"citationID":"2icdtuufsm","properties":{"formattedCitation":"(Schultz &amp; Dlugosch 1999; Schultz 2001)","plainCitation":"(Schultz &amp; Dlugosch 1999; Schultz 2001)"},"citationItems":[{"id":274,"uris":["http://zotero.org/users/420444/items/J823FS32"],"uri":["http://zotero.org/users/420444/items/J823FS32"],"itemData":{"id":274,"type":"article-journal","title":"Nectar and hostplant scarcity limit populations of an endangered Oregon butterfly","container-title":"Oecologia","page":"231-238","volume":"119","author":[{"family":"Schultz","given":"Cheryl B."},{"family":"Dlugosch","given":"Katrina M."}],"issued":{"date-parts":[["1999"]]}},"label":"page"},{"id":113,"uris":["http://zotero.org/users/420444/items/FC9TN557"],"uri":["http://zotero.org/users/420444/items/FC9TN557"],"itemData":{"id":113,"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delInstrText>
        </w:r>
        <w:r w:rsidRPr="00063FF3" w:rsidDel="00293805">
          <w:rPr>
            <w:rFonts w:cs="Times New Roman"/>
            <w:szCs w:val="24"/>
          </w:rPr>
          <w:fldChar w:fldCharType="separate"/>
        </w:r>
        <w:r w:rsidR="00A1409D" w:rsidRPr="00A1409D" w:rsidDel="00293805">
          <w:rPr>
            <w:rFonts w:cs="Times New Roman"/>
          </w:rPr>
          <w:delText>(Schultz &amp; Dlugosch 1999; Schultz 2001)</w:delText>
        </w:r>
        <w:r w:rsidRPr="00063FF3" w:rsidDel="00293805">
          <w:rPr>
            <w:rFonts w:cs="Times New Roman"/>
            <w:szCs w:val="24"/>
          </w:rPr>
          <w:fldChar w:fldCharType="end"/>
        </w:r>
        <w:r w:rsidRPr="00063FF3" w:rsidDel="00293805">
          <w:rPr>
            <w:rFonts w:cs="Times New Roman"/>
            <w:szCs w:val="24"/>
          </w:rPr>
          <w:delText xml:space="preserve"> (see Table 1 for details). Nomenclature follows the Oregon Flora Project </w:delText>
        </w:r>
        <w:r w:rsidRPr="00063FF3" w:rsidDel="00293805">
          <w:rPr>
            <w:rFonts w:cs="Times New Roman"/>
            <w:szCs w:val="24"/>
          </w:rPr>
          <w:fldChar w:fldCharType="begin"/>
        </w:r>
        <w:r w:rsidR="002D5BB7" w:rsidDel="00293805">
          <w:rPr>
            <w:rFonts w:cs="Times New Roman"/>
            <w:szCs w:val="24"/>
          </w:rPr>
          <w:delInstrText xml:space="preserve"> ADDIN ZOTERO_ITEM CSL_CITATION {"citationID":"5JRN4Svl","properties":{"custom":"(Cook and Sundberg (eds.) 2011)","formattedCitation":"(Cook and Sundberg (eds.) 2011)","plainCitation":"(Cook and Sundberg (eds.) 2011)"},"citationItems":[{"id":12,"uris":["http://zotero.org/users/420444/items/XSTFR3R7"],"uri":["http://zotero.org/users/420444/items/XSTFR3R7"],"itemData":{"id":12,"type":"chapter","title":"Oregon Vascular Plant Checklist.","URL":"http://www.oregonflora.org/checklist.php#","author":[{"family":"Cook","given":"Thea"},{"family":"Sundberg (eds.)","given":"Scott"}],"issued":{"date-parts":[["2011"]]},"accessed":{"date-parts":[["2011",11,11]]}}}],"schema":"https://github.com/citation-style-language/schema/raw/master/csl-citation.json"} </w:delInstrText>
        </w:r>
        <w:r w:rsidRPr="00063FF3" w:rsidDel="00293805">
          <w:rPr>
            <w:rFonts w:cs="Times New Roman"/>
            <w:szCs w:val="24"/>
          </w:rPr>
          <w:fldChar w:fldCharType="separate"/>
        </w:r>
        <w:r w:rsidR="00A1409D" w:rsidRPr="00A1409D" w:rsidDel="00293805">
          <w:rPr>
            <w:rFonts w:cs="Times New Roman"/>
          </w:rPr>
          <w:delText>(Cook and Sundberg (eds.) 2011)</w:delText>
        </w:r>
        <w:r w:rsidRPr="00063FF3" w:rsidDel="00293805">
          <w:rPr>
            <w:rFonts w:cs="Times New Roman"/>
            <w:szCs w:val="24"/>
          </w:rPr>
          <w:fldChar w:fldCharType="end"/>
        </w:r>
        <w:r w:rsidRPr="00063FF3" w:rsidDel="00293805">
          <w:rPr>
            <w:rFonts w:cs="Times New Roman"/>
            <w:szCs w:val="24"/>
          </w:rPr>
          <w:delText xml:space="preserve">. </w:delText>
        </w:r>
      </w:del>
    </w:p>
    <w:p w:rsidR="00063FF3" w:rsidRPr="00063FF3" w:rsidDel="00B16DCF" w:rsidRDefault="00063FF3" w:rsidP="005F0518">
      <w:pPr>
        <w:rPr>
          <w:szCs w:val="24"/>
        </w:rPr>
      </w:pPr>
      <w:moveFromRangeStart w:id="101" w:author="Tom" w:date="2015-01-29T14:00:00Z" w:name="move410303343"/>
      <w:moveFrom w:id="102" w:author="Tom" w:date="2015-01-29T14:00:00Z">
        <w:r w:rsidRPr="00063FF3" w:rsidDel="00B16DCF">
          <w:t>Our study sites are located at the southern end of the Willamette Valley/Puget Trough/Georgia Basin (WPG) Ecoregion.  This region spans almost 600 km from north to south.  Soil moisture content, fertility and organic matter increase with latitude.  The northern portions of the region therefore have more productive, low stress environments while the southern end is characterized as having less producti</w:t>
        </w:r>
        <w:r w:rsidR="00B06036" w:rsidDel="00B16DCF">
          <w:t xml:space="preserve">ve, higher stress environments </w:t>
        </w:r>
        <w:r w:rsidR="00B06036" w:rsidDel="00B16DCF">
          <w:fldChar w:fldCharType="begin"/>
        </w:r>
        <w:r w:rsidR="00B06036" w:rsidDel="00B16DCF">
          <w:instrText xml:space="preserve"> ADDIN ZOTERO_ITEM CSL_CITATION {"citationID":"1lacok3s9h","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B06036" w:rsidDel="00B16DCF">
          <w:fldChar w:fldCharType="separate"/>
        </w:r>
        <w:r w:rsidR="00A1409D" w:rsidRPr="00A1409D" w:rsidDel="00B16DCF">
          <w:rPr>
            <w:rFonts w:cs="Times New Roman"/>
            <w:szCs w:val="24"/>
          </w:rPr>
          <w:t xml:space="preserve">(Richardson </w:t>
        </w:r>
        <w:r w:rsidR="00A1409D" w:rsidRPr="00A1409D" w:rsidDel="00B16DCF">
          <w:rPr>
            <w:rFonts w:cs="Times New Roman"/>
            <w:i/>
            <w:iCs/>
            <w:szCs w:val="24"/>
          </w:rPr>
          <w:t>et al.</w:t>
        </w:r>
        <w:r w:rsidR="00A1409D" w:rsidRPr="006B3624" w:rsidDel="00B16DCF">
          <w:rPr>
            <w:rFonts w:cs="Times New Roman"/>
            <w:szCs w:val="24"/>
          </w:rPr>
          <w:t xml:space="preserve"> 2012)</w:t>
        </w:r>
        <w:r w:rsidR="00B06036" w:rsidDel="00B16DCF">
          <w:fldChar w:fldCharType="end"/>
        </w:r>
        <w:r w:rsidRPr="00063FF3" w:rsidDel="00B16DCF">
          <w:t xml:space="preserve">. </w:t>
        </w:r>
      </w:moveFrom>
    </w:p>
    <w:moveFromRangeEnd w:id="101"/>
    <w:p w:rsidR="00063FF3" w:rsidRPr="00063FF3" w:rsidRDefault="00063FF3" w:rsidP="005F0518">
      <w:pPr>
        <w:ind w:firstLine="0"/>
        <w:sectPr w:rsidR="00063FF3" w:rsidRPr="00063FF3" w:rsidSect="00244068">
          <w:footerReference w:type="default" r:id="rId10"/>
          <w:footerReference w:type="first" r:id="rId11"/>
          <w:type w:val="continuous"/>
          <w:pgSz w:w="12240" w:h="15840"/>
          <w:pgMar w:top="1440" w:right="1440" w:bottom="1440" w:left="1440" w:header="1440" w:footer="720" w:gutter="0"/>
          <w:lnNumType w:countBy="1" w:restart="continuous"/>
          <w:cols w:space="720"/>
          <w:docGrid w:linePitch="360"/>
        </w:sectPr>
      </w:pPr>
    </w:p>
    <w:p w:rsidR="00063FF3" w:rsidRPr="00063FF3" w:rsidDel="00293805" w:rsidRDefault="00063FF3" w:rsidP="005F0518">
      <w:pPr>
        <w:rPr>
          <w:del w:id="103" w:author="Tom" w:date="2015-01-29T15:01:00Z"/>
          <w:rFonts w:cs="Times New Roman"/>
          <w:szCs w:val="24"/>
        </w:rPr>
      </w:pPr>
      <w:del w:id="104" w:author="Tom" w:date="2015-01-29T15:01:00Z">
        <w:r w:rsidRPr="00063FF3" w:rsidDel="00293805">
          <w:lastRenderedPageBreak/>
          <w:delText xml:space="preserve">From 2005-2010, the Institute for Applied Ecology (IAE), in coordination with The Nature Conservancy (TNC) conducted a long-term manipulative experiment </w:delText>
        </w:r>
        <w:r w:rsidR="002600F6" w:rsidDel="00293805">
          <w:delText>to</w:delText>
        </w:r>
        <w:r w:rsidRPr="00063FF3" w:rsidDel="00293805">
          <w:delText xml:space="preserve"> </w:delText>
        </w:r>
        <w:r w:rsidRPr="00063FF3" w:rsidDel="00293805">
          <w:rPr>
            <w:szCs w:val="24"/>
          </w:rPr>
          <w:delText>identify effective techniques for controlling invasive perennial grass species and promoting native plant assemblages in grassland communities throughout the WPG Ecoregion.</w:delText>
        </w:r>
        <w:r w:rsidRPr="00063FF3" w:rsidDel="00293805">
          <w:rPr>
            <w:rFonts w:cs="Times New Roman"/>
            <w:szCs w:val="24"/>
          </w:rPr>
          <w:delText xml:space="preserve">  The IAE/TNC project employed a multi-site, multi-variable design to test the effectiveness of a variety of management treatments.  Treatments included the application of a grass-specific herbicide, spring or fall mowing and burning plus application of a post-burn broad-spectrum herbicide on 5 x 5 m </w:delText>
        </w:r>
        <w:r w:rsidRPr="00063FF3" w:rsidDel="00293805">
          <w:rPr>
            <w:rFonts w:cs="Times New Roman"/>
            <w:szCs w:val="24"/>
          </w:rPr>
          <w:lastRenderedPageBreak/>
          <w:delText>experimental units, treatments were followed by seeding native grasses and forbs (Stanley et al., 2008).  The treatment units represent a range of community composition from high perennial forb cover with low litter abundance to high invasive grass and litter cover</w:delText>
        </w:r>
        <w:r w:rsidR="00B06036" w:rsidDel="00293805">
          <w:rPr>
            <w:rFonts w:cs="Times New Roman"/>
            <w:szCs w:val="24"/>
          </w:rPr>
          <w:delText xml:space="preserve"> </w:delText>
        </w:r>
        <w:r w:rsidR="00B06036" w:rsidDel="00293805">
          <w:rPr>
            <w:rFonts w:cs="Times New Roman"/>
            <w:szCs w:val="24"/>
          </w:rPr>
          <w:fldChar w:fldCharType="begin"/>
        </w:r>
        <w:r w:rsidR="00B06036" w:rsidDel="00293805">
          <w:rPr>
            <w:rFonts w:cs="Times New Roman"/>
            <w:szCs w:val="24"/>
          </w:rPr>
          <w:delInstrText xml:space="preserve"> ADDIN ZOTERO_TEMP </w:delInstrText>
        </w:r>
        <w:r w:rsidR="00B06036" w:rsidDel="00293805">
          <w:rPr>
            <w:rFonts w:cs="Times New Roman"/>
            <w:szCs w:val="24"/>
          </w:rPr>
          <w:fldChar w:fldCharType="separate"/>
        </w:r>
        <w:r w:rsidR="00B06036" w:rsidDel="00293805">
          <w:rPr>
            <w:rFonts w:cs="Times New Roman"/>
            <w:szCs w:val="24"/>
          </w:rPr>
          <w:delText xml:space="preserve">(Stanley, Kaye &amp; Dunwiddie 2008, 2011; Stanley, Dunwiddie &amp; Kaye 2011; Richardson </w:delText>
        </w:r>
        <w:r w:rsidR="00B06036" w:rsidDel="00293805">
          <w:rPr>
            <w:rFonts w:cs="Times New Roman"/>
            <w:i/>
            <w:iCs/>
            <w:szCs w:val="24"/>
          </w:rPr>
          <w:delText>et al.</w:delText>
        </w:r>
        <w:r w:rsidR="00B06036" w:rsidDel="00293805">
          <w:rPr>
            <w:rFonts w:cs="Times New Roman"/>
            <w:szCs w:val="24"/>
          </w:rPr>
          <w:delText xml:space="preserve"> 2012)</w:delText>
        </w:r>
        <w:r w:rsidR="00B06036" w:rsidDel="00293805">
          <w:rPr>
            <w:rFonts w:cs="Times New Roman"/>
            <w:szCs w:val="24"/>
          </w:rPr>
          <w:fldChar w:fldCharType="end"/>
        </w:r>
        <w:r w:rsidRPr="00063FF3" w:rsidDel="00293805">
          <w:rPr>
            <w:rFonts w:cs="Times New Roman"/>
            <w:szCs w:val="24"/>
          </w:rPr>
          <w:delText xml:space="preserve">. </w:delText>
        </w:r>
      </w:del>
    </w:p>
    <w:p w:rsidR="00293805" w:rsidRDefault="00063FF3" w:rsidP="00293805">
      <w:pPr>
        <w:rPr>
          <w:ins w:id="105" w:author="Tom" w:date="2015-01-29T15:05:00Z"/>
        </w:rPr>
      </w:pPr>
      <w:r w:rsidRPr="00063FF3">
        <w:t xml:space="preserve">We </w:t>
      </w:r>
      <w:ins w:id="106" w:author="Tom" w:date="2015-01-29T14:50:00Z">
        <w:r w:rsidR="004950CE">
          <w:t>conducted our experiments at</w:t>
        </w:r>
      </w:ins>
      <w:del w:id="107" w:author="Tom" w:date="2015-01-29T14:51:00Z">
        <w:r w:rsidRPr="00063FF3" w:rsidDel="004950CE">
          <w:delText>utilized</w:delText>
        </w:r>
      </w:del>
      <w:r w:rsidRPr="00063FF3">
        <w:t xml:space="preserve"> three </w:t>
      </w:r>
      <w:del w:id="108" w:author="Tom" w:date="2015-01-29T14:51:00Z">
        <w:r w:rsidRPr="00063FF3" w:rsidDel="004950CE">
          <w:delText xml:space="preserve">of the IAE/TNC </w:delText>
        </w:r>
      </w:del>
      <w:r w:rsidRPr="00063FF3">
        <w:t>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 xml:space="preserve">19.2 W) and </w:t>
      </w:r>
      <w:proofErr w:type="spellStart"/>
      <w:r w:rsidRPr="00063FF3">
        <w:t>Bellfountain</w:t>
      </w:r>
      <w:proofErr w:type="spellEnd"/>
      <w:r w:rsidRPr="00063FF3">
        <w:t xml:space="preserve"> (44</w:t>
      </w:r>
      <w:r w:rsidRPr="00063FF3">
        <w:rPr>
          <w:rFonts w:cs="Times New Roman"/>
        </w:rPr>
        <w:t>°</w:t>
      </w:r>
      <w:r w:rsidRPr="00063FF3">
        <w:t>24.2’ N, 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w:t>
      </w:r>
      <w:del w:id="109" w:author="Tom" w:date="2015-01-29T14:49:00Z">
        <w:r w:rsidRPr="00063FF3" w:rsidDel="004950CE">
          <w:delText xml:space="preserve">administered </w:delText>
        </w:r>
      </w:del>
      <w:ins w:id="110" w:author="Tom" w:date="2015-01-29T14:49:00Z">
        <w:r w:rsidR="004950CE">
          <w:t>managed</w:t>
        </w:r>
        <w:r w:rsidR="004950CE" w:rsidRPr="00063FF3">
          <w:t xml:space="preserve"> </w:t>
        </w:r>
      </w:ins>
      <w:r w:rsidRPr="00063FF3">
        <w:t xml:space="preserve">by Benton County, Oregon.  </w:t>
      </w:r>
      <w:ins w:id="111" w:author="Tom" w:date="2015-01-29T14:52:00Z">
        <w:r w:rsidR="004950CE">
          <w:t xml:space="preserve">Each site had received prior habitat restoration treatments </w:t>
        </w:r>
      </w:ins>
      <w:ins w:id="112" w:author="Tom" w:date="2015-01-29T14:57:00Z">
        <w:r w:rsidR="00293805">
          <w:t>from 2006</w:t>
        </w:r>
        <w:r w:rsidR="00293805">
          <w:t xml:space="preserve"> to 200</w:t>
        </w:r>
        <w:r w:rsidR="00293805">
          <w:t xml:space="preserve">9 </w:t>
        </w:r>
      </w:ins>
      <w:ins w:id="113" w:author="Tom" w:date="2015-01-29T14:52:00Z">
        <w:r w:rsidR="004950CE">
          <w:t xml:space="preserve">as part of a larger </w:t>
        </w:r>
      </w:ins>
      <w:ins w:id="114" w:author="Tom" w:date="2015-01-29T14:58:00Z">
        <w:r w:rsidR="00293805">
          <w:t xml:space="preserve">replicated </w:t>
        </w:r>
      </w:ins>
      <w:ins w:id="115" w:author="Tom" w:date="2015-01-29T14:52:00Z">
        <w:r w:rsidR="004950CE">
          <w:t xml:space="preserve">regional study to </w:t>
        </w:r>
      </w:ins>
      <w:ins w:id="116" w:author="Tom" w:date="2015-01-29T14:53:00Z">
        <w:r w:rsidR="004950CE" w:rsidRPr="00063FF3">
          <w:rPr>
            <w:rFonts w:cs="Times New Roman"/>
            <w:szCs w:val="24"/>
          </w:rPr>
          <w:t xml:space="preserve">test the effectiveness of a variety of </w:t>
        </w:r>
      </w:ins>
      <w:ins w:id="117" w:author="Tom" w:date="2015-01-29T14:54:00Z">
        <w:r w:rsidR="004950CE">
          <w:rPr>
            <w:rFonts w:cs="Times New Roman"/>
            <w:szCs w:val="24"/>
          </w:rPr>
          <w:t>prairie restoration</w:t>
        </w:r>
      </w:ins>
      <w:ins w:id="118" w:author="Tom" w:date="2015-01-29T14:53:00Z">
        <w:r w:rsidR="004950CE" w:rsidRPr="00063FF3">
          <w:rPr>
            <w:rFonts w:cs="Times New Roman"/>
            <w:szCs w:val="24"/>
          </w:rPr>
          <w:t xml:space="preserve"> treatments</w:t>
        </w:r>
      </w:ins>
      <w:ins w:id="119" w:author="Tom" w:date="2015-01-29T14:58:00Z">
        <w:r w:rsidR="00293805">
          <w:rPr>
            <w:rFonts w:cs="Times New Roman"/>
            <w:szCs w:val="24"/>
          </w:rPr>
          <w:t xml:space="preserve"> </w:t>
        </w:r>
        <w:r w:rsidR="00293805" w:rsidRPr="00063FF3">
          <w:rPr>
            <w:rFonts w:cs="Times New Roman"/>
            <w:szCs w:val="24"/>
          </w:rPr>
          <w:t>(Stanley et al., 2008</w:t>
        </w:r>
      </w:ins>
      <w:ins w:id="120" w:author="Tom" w:date="2015-01-29T14:59:00Z">
        <w:r w:rsidR="00293805">
          <w:rPr>
            <w:rFonts w:cs="Times New Roman"/>
            <w:szCs w:val="24"/>
          </w:rPr>
          <w:t>)</w:t>
        </w:r>
      </w:ins>
      <w:ins w:id="121" w:author="Tom" w:date="2015-01-29T14:55:00Z">
        <w:r w:rsidR="004950CE" w:rsidRPr="00063FF3">
          <w:rPr>
            <w:rFonts w:cs="Times New Roman"/>
            <w:szCs w:val="24"/>
          </w:rPr>
          <w:t xml:space="preserve"> </w:t>
        </w:r>
      </w:ins>
      <w:ins w:id="122" w:author="Tom" w:date="2015-01-29T14:53:00Z">
        <w:r w:rsidR="004950CE" w:rsidRPr="00063FF3">
          <w:rPr>
            <w:rFonts w:cs="Times New Roman"/>
            <w:szCs w:val="24"/>
          </w:rPr>
          <w:t>on 5 x 5 m experimental units</w:t>
        </w:r>
      </w:ins>
      <w:ins w:id="123" w:author="Tom" w:date="2015-01-29T15:03:00Z">
        <w:r w:rsidR="00293805">
          <w:rPr>
            <w:rFonts w:cs="Times New Roman"/>
            <w:szCs w:val="24"/>
          </w:rPr>
          <w:t>.  Th</w:t>
        </w:r>
      </w:ins>
      <w:ins w:id="124" w:author="Tom" w:date="2015-01-29T15:04:00Z">
        <w:r w:rsidR="00293805">
          <w:rPr>
            <w:rFonts w:cs="Times New Roman"/>
            <w:szCs w:val="24"/>
          </w:rPr>
          <w:t>ese</w:t>
        </w:r>
      </w:ins>
      <w:ins w:id="125" w:author="Tom" w:date="2015-01-29T15:03:00Z">
        <w:r w:rsidR="00293805">
          <w:rPr>
            <w:rFonts w:cs="Times New Roman"/>
            <w:szCs w:val="24"/>
          </w:rPr>
          <w:t xml:space="preserve"> prior </w:t>
        </w:r>
      </w:ins>
      <w:ins w:id="126" w:author="Tom" w:date="2015-01-29T15:04:00Z">
        <w:r w:rsidR="00293805">
          <w:rPr>
            <w:rFonts w:cs="Times New Roman"/>
            <w:szCs w:val="24"/>
          </w:rPr>
          <w:t>treatments</w:t>
        </w:r>
      </w:ins>
      <w:ins w:id="127" w:author="Tom" w:date="2015-01-29T14:59:00Z">
        <w:r w:rsidR="00293805">
          <w:rPr>
            <w:rFonts w:cs="Times New Roman"/>
            <w:szCs w:val="24"/>
          </w:rPr>
          <w:t xml:space="preserve"> resulted in a wide range of </w:t>
        </w:r>
      </w:ins>
      <w:ins w:id="128" w:author="Tom" w:date="2015-01-29T14:56:00Z">
        <w:r w:rsidR="00293805" w:rsidRPr="00063FF3">
          <w:rPr>
            <w:rFonts w:cs="Times New Roman"/>
            <w:szCs w:val="24"/>
          </w:rPr>
          <w:t>community composition</w:t>
        </w:r>
      </w:ins>
      <w:ins w:id="129" w:author="Tom" w:date="2015-01-29T15:00:00Z">
        <w:r w:rsidR="00293805">
          <w:rPr>
            <w:rFonts w:cs="Times New Roman"/>
            <w:szCs w:val="24"/>
          </w:rPr>
          <w:t xml:space="preserve"> and </w:t>
        </w:r>
      </w:ins>
      <w:ins w:id="130" w:author="Tom" w:date="2015-01-29T14:56:00Z">
        <w:r w:rsidR="00293805">
          <w:rPr>
            <w:rFonts w:cs="Times New Roman"/>
            <w:szCs w:val="24"/>
          </w:rPr>
          <w:t>forb</w:t>
        </w:r>
      </w:ins>
      <w:ins w:id="131" w:author="Tom" w:date="2015-01-29T15:00:00Z">
        <w:r w:rsidR="00293805">
          <w:rPr>
            <w:rFonts w:cs="Times New Roman"/>
            <w:szCs w:val="24"/>
          </w:rPr>
          <w:t xml:space="preserve">, </w:t>
        </w:r>
      </w:ins>
      <w:ins w:id="132" w:author="Tom" w:date="2015-01-29T14:56:00Z">
        <w:r w:rsidR="00293805" w:rsidRPr="00063FF3">
          <w:rPr>
            <w:rFonts w:cs="Times New Roman"/>
            <w:szCs w:val="24"/>
          </w:rPr>
          <w:t>grass</w:t>
        </w:r>
      </w:ins>
      <w:ins w:id="133" w:author="Tom" w:date="2015-01-29T15:00:00Z">
        <w:r w:rsidR="00293805">
          <w:rPr>
            <w:rFonts w:cs="Times New Roman"/>
            <w:szCs w:val="24"/>
          </w:rPr>
          <w:t>,</w:t>
        </w:r>
      </w:ins>
      <w:ins w:id="134" w:author="Tom" w:date="2015-01-29T14:56:00Z">
        <w:r w:rsidR="00293805" w:rsidRPr="00063FF3">
          <w:rPr>
            <w:rFonts w:cs="Times New Roman"/>
            <w:szCs w:val="24"/>
          </w:rPr>
          <w:t xml:space="preserve"> and litter cover</w:t>
        </w:r>
        <w:r w:rsidR="00293805">
          <w:rPr>
            <w:rFonts w:cs="Times New Roman"/>
            <w:szCs w:val="24"/>
          </w:rPr>
          <w:t xml:space="preserve"> </w:t>
        </w:r>
        <w:r w:rsidR="00293805">
          <w:rPr>
            <w:rFonts w:cs="Times New Roman"/>
            <w:szCs w:val="24"/>
          </w:rPr>
          <w:fldChar w:fldCharType="begin"/>
        </w:r>
        <w:r w:rsidR="00293805">
          <w:rPr>
            <w:rFonts w:cs="Times New Roman"/>
            <w:szCs w:val="24"/>
          </w:rPr>
          <w:instrText xml:space="preserve"> ADDIN ZOTERO_TEMP </w:instrText>
        </w:r>
        <w:r w:rsidR="00293805">
          <w:rPr>
            <w:rFonts w:cs="Times New Roman"/>
            <w:szCs w:val="24"/>
          </w:rPr>
          <w:fldChar w:fldCharType="separate"/>
        </w:r>
        <w:r w:rsidR="00293805">
          <w:rPr>
            <w:rFonts w:cs="Times New Roman"/>
            <w:szCs w:val="24"/>
          </w:rPr>
          <w:t xml:space="preserve">(Stanley, Kaye &amp; Dunwiddie 2008, 2011; Stanley, Dunwiddie &amp; Kaye 2011; Richardson </w:t>
        </w:r>
        <w:r w:rsidR="00293805">
          <w:rPr>
            <w:rFonts w:cs="Times New Roman"/>
            <w:i/>
            <w:iCs/>
            <w:szCs w:val="24"/>
          </w:rPr>
          <w:t>et al.</w:t>
        </w:r>
        <w:r w:rsidR="00293805">
          <w:rPr>
            <w:rFonts w:cs="Times New Roman"/>
            <w:szCs w:val="24"/>
          </w:rPr>
          <w:t xml:space="preserve"> 2012)</w:t>
        </w:r>
        <w:r w:rsidR="00293805">
          <w:rPr>
            <w:rFonts w:cs="Times New Roman"/>
            <w:szCs w:val="24"/>
          </w:rPr>
          <w:fldChar w:fldCharType="end"/>
        </w:r>
      </w:ins>
      <w:ins w:id="135" w:author="Tom" w:date="2015-01-29T15:04:00Z">
        <w:r w:rsidR="00293805">
          <w:rPr>
            <w:rFonts w:cs="Times New Roman"/>
            <w:szCs w:val="24"/>
          </w:rPr>
          <w:t xml:space="preserve"> at each site</w:t>
        </w:r>
      </w:ins>
      <w:ins w:id="136" w:author="Tom" w:date="2015-01-29T15:03:00Z">
        <w:r w:rsidR="00293805">
          <w:rPr>
            <w:rFonts w:cs="Times New Roman"/>
            <w:szCs w:val="24"/>
          </w:rPr>
          <w:t xml:space="preserve"> into which we </w:t>
        </w:r>
      </w:ins>
      <w:ins w:id="137" w:author="Tom" w:date="2015-01-29T15:06:00Z">
        <w:r w:rsidR="00AC4780">
          <w:rPr>
            <w:rFonts w:cs="Times New Roman"/>
            <w:szCs w:val="24"/>
          </w:rPr>
          <w:t>planted</w:t>
        </w:r>
      </w:ins>
      <w:ins w:id="138" w:author="Tom" w:date="2015-01-29T15:03:00Z">
        <w:r w:rsidR="00293805">
          <w:rPr>
            <w:rFonts w:cs="Times New Roman"/>
            <w:szCs w:val="24"/>
          </w:rPr>
          <w:t xml:space="preserve"> our target species</w:t>
        </w:r>
      </w:ins>
      <w:ins w:id="139" w:author="Tom" w:date="2015-01-29T14:56:00Z">
        <w:r w:rsidR="00293805" w:rsidRPr="00063FF3">
          <w:rPr>
            <w:rFonts w:cs="Times New Roman"/>
            <w:szCs w:val="24"/>
          </w:rPr>
          <w:t>.</w:t>
        </w:r>
      </w:ins>
      <w:ins w:id="140" w:author="Tom" w:date="2015-01-29T14:53:00Z">
        <w:r w:rsidR="004950CE" w:rsidRPr="00063FF3">
          <w:rPr>
            <w:rFonts w:cs="Times New Roman"/>
            <w:szCs w:val="24"/>
          </w:rPr>
          <w:t xml:space="preserve">  </w:t>
        </w:r>
      </w:ins>
      <w:r w:rsidRPr="00063FF3">
        <w:t xml:space="preserve">Elevation at </w:t>
      </w:r>
      <w:ins w:id="141" w:author="Tom" w:date="2015-01-29T14:49:00Z">
        <w:r w:rsidR="004950CE">
          <w:t xml:space="preserve">the </w:t>
        </w:r>
      </w:ins>
      <w:r w:rsidRPr="00063FF3">
        <w:t xml:space="preserve">study sites ranged from 112-138 m above mean sea level. Soils </w:t>
      </w:r>
      <w:del w:id="142" w:author="Tom" w:date="2015-01-29T14:49:00Z">
        <w:r w:rsidRPr="00063FF3" w:rsidDel="004950CE">
          <w:delText xml:space="preserve">are </w:delText>
        </w:r>
      </w:del>
      <w:ins w:id="143" w:author="Tom" w:date="2015-01-29T14:49:00Z">
        <w:r w:rsidR="004950CE">
          <w:t>we</w:t>
        </w:r>
        <w:r w:rsidR="004950CE" w:rsidRPr="00063FF3">
          <w:t xml:space="preserve">re </w:t>
        </w:r>
      </w:ins>
      <w:r w:rsidRPr="00063FF3">
        <w:t>all moderately deep to very deep and well-drained</w:t>
      </w:r>
      <w:ins w:id="144" w:author="Tom" w:date="2015-01-29T14:50:00Z">
        <w:r w:rsidR="004950CE">
          <w:t>, and</w:t>
        </w:r>
      </w:ins>
      <w:r w:rsidRPr="00063FF3">
        <w:t xml:space="preserve"> formed from colluvium and residuum derived from basalt, igneous bedrock or sedimentary rocks.  All sites </w:t>
      </w:r>
      <w:del w:id="145" w:author="Tom" w:date="2015-01-29T14:50:00Z">
        <w:r w:rsidRPr="00063FF3" w:rsidDel="004950CE">
          <w:delText xml:space="preserve">have </w:delText>
        </w:r>
      </w:del>
      <w:ins w:id="146" w:author="Tom" w:date="2015-01-29T14:50:00Z">
        <w:r w:rsidR="004950CE" w:rsidRPr="00063FF3">
          <w:t>ha</w:t>
        </w:r>
        <w:r w:rsidR="004950CE">
          <w:t>d</w:t>
        </w:r>
        <w:r w:rsidR="004950CE" w:rsidRPr="00063FF3">
          <w:t xml:space="preserve"> </w:t>
        </w:r>
      </w:ins>
      <w:r w:rsidRPr="00063FF3">
        <w:t>a Mediterranean</w:t>
      </w:r>
      <w:ins w:id="147" w:author="Tom" w:date="2015-01-29T14:50:00Z">
        <w:r w:rsidR="004950CE">
          <w:t>-type</w:t>
        </w:r>
      </w:ins>
      <w:r w:rsidRPr="00063FF3">
        <w:t xml:space="preserve"> climate, characterized by mild wet winters and dry summers with an average annual precipitation of 171 cm. The two years we made observations, 2010 and 2011, experienced spring temperatures that were cooler than average with above average precipitation in this region.  </w:t>
      </w:r>
    </w:p>
    <w:p w:rsidR="00293805" w:rsidRPr="00063FF3" w:rsidRDefault="00293805" w:rsidP="00293805">
      <w:pPr>
        <w:rPr>
          <w:ins w:id="148" w:author="Tom" w:date="2015-01-29T15:05:00Z"/>
          <w:rFonts w:cs="Times New Roman"/>
          <w:szCs w:val="24"/>
        </w:rPr>
      </w:pPr>
      <w:ins w:id="149" w:author="Tom" w:date="2015-01-29T15:05:00Z">
        <w:r w:rsidRPr="00063FF3">
          <w:rPr>
            <w:rFonts w:cs="Times New Roman"/>
            <w:szCs w:val="24"/>
          </w:rPr>
          <w:t xml:space="preserve">Our study species </w:t>
        </w:r>
        <w:r>
          <w:rPr>
            <w:rFonts w:cs="Times New Roman"/>
            <w:szCs w:val="24"/>
          </w:rPr>
          <w:t>included</w:t>
        </w:r>
        <w:r w:rsidRPr="00063FF3">
          <w:rPr>
            <w:rFonts w:cs="Times New Roman"/>
            <w:szCs w:val="24"/>
          </w:rPr>
          <w:t xml:space="preserve"> Kincaid’s lupine (</w:t>
        </w:r>
        <w:proofErr w:type="spellStart"/>
        <w:r w:rsidRPr="00063FF3">
          <w:rPr>
            <w:rFonts w:cs="Times New Roman"/>
            <w:i/>
            <w:szCs w:val="24"/>
          </w:rPr>
          <w:t>Lupinus</w:t>
        </w:r>
        <w:proofErr w:type="spellEnd"/>
        <w:r w:rsidRPr="00063FF3">
          <w:rPr>
            <w:rFonts w:cs="Times New Roman"/>
            <w:i/>
            <w:szCs w:val="24"/>
          </w:rPr>
          <w:t xml:space="preserve"> </w:t>
        </w:r>
        <w:proofErr w:type="spellStart"/>
        <w:r w:rsidRPr="00063FF3">
          <w:rPr>
            <w:rFonts w:cs="Times New Roman"/>
            <w:i/>
            <w:szCs w:val="24"/>
          </w:rPr>
          <w:t>oreganus</w:t>
        </w:r>
        <w:proofErr w:type="spellEnd"/>
        <w:r w:rsidRPr="00063FF3">
          <w:rPr>
            <w:rFonts w:cs="Times New Roman"/>
            <w:szCs w:val="24"/>
          </w:rPr>
          <w:t xml:space="preserve"> A. Heller), golden paintbrush (</w:t>
        </w:r>
        <w:r w:rsidRPr="00063FF3">
          <w:rPr>
            <w:rFonts w:cs="Times New Roman"/>
            <w:i/>
            <w:szCs w:val="24"/>
          </w:rPr>
          <w:t>Castilleja levisecta</w:t>
        </w:r>
        <w:r w:rsidRPr="00063FF3">
          <w:rPr>
            <w:rFonts w:cs="Times New Roman"/>
            <w:szCs w:val="24"/>
          </w:rPr>
          <w:t xml:space="preserve"> </w:t>
        </w:r>
        <w:proofErr w:type="spellStart"/>
        <w:r w:rsidRPr="00063FF3">
          <w:rPr>
            <w:rFonts w:cs="Times New Roman"/>
            <w:szCs w:val="24"/>
          </w:rPr>
          <w:t>Greenm</w:t>
        </w:r>
        <w:proofErr w:type="spellEnd"/>
        <w:r w:rsidRPr="00063FF3">
          <w:rPr>
            <w:rFonts w:cs="Times New Roman"/>
            <w:szCs w:val="24"/>
          </w:rPr>
          <w:t xml:space="preserve">.), </w:t>
        </w:r>
        <w:proofErr w:type="spellStart"/>
        <w:r w:rsidRPr="00063FF3">
          <w:rPr>
            <w:rFonts w:cs="Times New Roman"/>
            <w:szCs w:val="24"/>
          </w:rPr>
          <w:t>roughleaf</w:t>
        </w:r>
        <w:proofErr w:type="spellEnd"/>
        <w:r w:rsidRPr="00063FF3">
          <w:rPr>
            <w:rFonts w:cs="Times New Roman"/>
            <w:szCs w:val="24"/>
          </w:rPr>
          <w:t xml:space="preserve"> iris (</w:t>
        </w:r>
        <w:r w:rsidRPr="00063FF3">
          <w:rPr>
            <w:rFonts w:cs="Times New Roman"/>
            <w:i/>
            <w:szCs w:val="24"/>
          </w:rPr>
          <w:t xml:space="preserve">Iris </w:t>
        </w:r>
        <w:proofErr w:type="spellStart"/>
        <w:r w:rsidRPr="00063FF3">
          <w:rPr>
            <w:rFonts w:cs="Times New Roman"/>
            <w:i/>
            <w:szCs w:val="24"/>
          </w:rPr>
          <w:t>tenax</w:t>
        </w:r>
        <w:proofErr w:type="spellEnd"/>
        <w:r w:rsidRPr="00063FF3">
          <w:rPr>
            <w:rFonts w:cs="Times New Roman"/>
            <w:szCs w:val="24"/>
          </w:rPr>
          <w:t xml:space="preserve"> Douglas ex </w:t>
        </w:r>
        <w:proofErr w:type="spellStart"/>
        <w:r w:rsidRPr="00063FF3">
          <w:rPr>
            <w:rFonts w:cs="Times New Roman"/>
            <w:szCs w:val="24"/>
          </w:rPr>
          <w:t>Lindl</w:t>
        </w:r>
        <w:proofErr w:type="spellEnd"/>
        <w:r w:rsidRPr="00063FF3">
          <w:rPr>
            <w:rFonts w:cs="Times New Roman"/>
            <w:szCs w:val="24"/>
          </w:rPr>
          <w:t>.), and rose checkermallow (</w:t>
        </w:r>
        <w:proofErr w:type="spellStart"/>
        <w:r w:rsidRPr="00063FF3">
          <w:rPr>
            <w:rFonts w:cs="Times New Roman"/>
            <w:i/>
            <w:szCs w:val="24"/>
          </w:rPr>
          <w:t>Sidalcea</w:t>
        </w:r>
        <w:proofErr w:type="spellEnd"/>
        <w:r w:rsidRPr="00063FF3">
          <w:rPr>
            <w:rFonts w:cs="Times New Roman"/>
            <w:i/>
            <w:szCs w:val="24"/>
          </w:rPr>
          <w:t xml:space="preserve"> </w:t>
        </w:r>
        <w:proofErr w:type="spellStart"/>
        <w:r w:rsidRPr="00063FF3">
          <w:rPr>
            <w:rFonts w:cs="Times New Roman"/>
            <w:i/>
            <w:szCs w:val="24"/>
          </w:rPr>
          <w:t>malviflora</w:t>
        </w:r>
        <w:proofErr w:type="spellEnd"/>
        <w:r w:rsidRPr="00063FF3">
          <w:rPr>
            <w:rFonts w:cs="Times New Roman"/>
            <w:i/>
            <w:szCs w:val="24"/>
          </w:rPr>
          <w:t xml:space="preserve"> </w:t>
        </w:r>
        <w:r w:rsidRPr="00063FF3">
          <w:rPr>
            <w:rFonts w:cs="Times New Roman"/>
            <w:szCs w:val="24"/>
          </w:rPr>
          <w:t xml:space="preserve">(DC.) A. Gray ex </w:t>
        </w:r>
        <w:proofErr w:type="spellStart"/>
        <w:r w:rsidRPr="00063FF3">
          <w:rPr>
            <w:rFonts w:cs="Times New Roman"/>
            <w:szCs w:val="24"/>
          </w:rPr>
          <w:t>Benth</w:t>
        </w:r>
        <w:proofErr w:type="spellEnd"/>
        <w:r w:rsidRPr="00063FF3">
          <w:rPr>
            <w:rFonts w:cs="Times New Roman"/>
            <w:szCs w:val="24"/>
          </w:rPr>
          <w:t xml:space="preserve">. ssp. </w:t>
        </w:r>
        <w:proofErr w:type="spellStart"/>
        <w:r w:rsidRPr="00063FF3">
          <w:rPr>
            <w:rFonts w:cs="Times New Roman"/>
            <w:i/>
            <w:szCs w:val="24"/>
          </w:rPr>
          <w:t>virgata</w:t>
        </w:r>
        <w:proofErr w:type="spellEnd"/>
        <w:r w:rsidRPr="00063FF3">
          <w:rPr>
            <w:rFonts w:cs="Times New Roman"/>
            <w:i/>
            <w:szCs w:val="24"/>
          </w:rPr>
          <w:t xml:space="preserve"> </w:t>
        </w:r>
        <w:r w:rsidRPr="00063FF3">
          <w:rPr>
            <w:rFonts w:cs="Times New Roman"/>
            <w:szCs w:val="24"/>
          </w:rPr>
          <w:t xml:space="preserve">(Howell) C.L. </w:t>
        </w:r>
        <w:proofErr w:type="spellStart"/>
        <w:r w:rsidRPr="00063FF3">
          <w:rPr>
            <w:rFonts w:cs="Times New Roman"/>
            <w:szCs w:val="24"/>
          </w:rPr>
          <w:lastRenderedPageBreak/>
          <w:t>Hitchc</w:t>
        </w:r>
        <w:proofErr w:type="spellEnd"/>
        <w:r w:rsidRPr="00063FF3">
          <w:rPr>
            <w:rFonts w:cs="Times New Roman"/>
            <w:szCs w:val="24"/>
          </w:rPr>
          <w:t xml:space="preserve">.).  </w:t>
        </w:r>
        <w:r w:rsidRPr="00063FF3">
          <w:rPr>
            <w:rFonts w:cs="Times New Roman"/>
            <w:i/>
            <w:szCs w:val="24"/>
          </w:rPr>
          <w:t xml:space="preserve">L. </w:t>
        </w:r>
        <w:proofErr w:type="spellStart"/>
        <w:r w:rsidRPr="00063FF3">
          <w:rPr>
            <w:rFonts w:cs="Times New Roman"/>
            <w:i/>
            <w:szCs w:val="24"/>
          </w:rPr>
          <w:t>oreganus</w:t>
        </w:r>
        <w:proofErr w:type="spellEnd"/>
        <w:r w:rsidRPr="00063FF3">
          <w:rPr>
            <w:rFonts w:cs="Times New Roman"/>
            <w:i/>
            <w:szCs w:val="24"/>
          </w:rPr>
          <w:t xml:space="preserve">, </w:t>
        </w:r>
        <w:r w:rsidRPr="00063FF3">
          <w:rPr>
            <w:rFonts w:cs="Times New Roman"/>
            <w:szCs w:val="24"/>
          </w:rPr>
          <w:t xml:space="preserve">and </w:t>
        </w:r>
        <w:r w:rsidRPr="00063FF3">
          <w:rPr>
            <w:rFonts w:cs="Times New Roman"/>
            <w:i/>
            <w:szCs w:val="24"/>
          </w:rPr>
          <w:t xml:space="preserve">C. levisecta </w:t>
        </w:r>
        <w:r w:rsidRPr="00063FF3">
          <w:rPr>
            <w:rFonts w:cs="Times New Roman"/>
            <w:szCs w:val="24"/>
          </w:rPr>
          <w:t xml:space="preserve">are threatened species in the Willamette Valley.  </w:t>
        </w:r>
      </w:ins>
      <w:ins w:id="150" w:author="Tom" w:date="2015-02-02T11:48:00Z">
        <w:r w:rsidR="007633C2">
          <w:rPr>
            <w:rFonts w:cs="Times New Roman"/>
            <w:i/>
            <w:szCs w:val="24"/>
          </w:rPr>
          <w:t>Ir</w:t>
        </w:r>
      </w:ins>
      <w:ins w:id="151" w:author="Tom" w:date="2015-02-02T11:47:00Z">
        <w:r w:rsidR="007633C2">
          <w:rPr>
            <w:rFonts w:cs="Times New Roman"/>
            <w:i/>
            <w:szCs w:val="24"/>
          </w:rPr>
          <w:t>is</w:t>
        </w:r>
      </w:ins>
      <w:ins w:id="152" w:author="Tom" w:date="2015-01-29T15:05:00Z">
        <w:r w:rsidRPr="00063FF3">
          <w:rPr>
            <w:rFonts w:cs="Times New Roman"/>
            <w:i/>
            <w:szCs w:val="24"/>
          </w:rPr>
          <w:t xml:space="preserve"> </w:t>
        </w:r>
        <w:proofErr w:type="spellStart"/>
        <w:r w:rsidRPr="00063FF3">
          <w:rPr>
            <w:rFonts w:cs="Times New Roman"/>
            <w:i/>
            <w:szCs w:val="24"/>
          </w:rPr>
          <w:t>tenax</w:t>
        </w:r>
        <w:proofErr w:type="spellEnd"/>
        <w:r w:rsidRPr="00063FF3">
          <w:rPr>
            <w:rFonts w:cs="Times New Roman"/>
            <w:szCs w:val="24"/>
          </w:rPr>
          <w:t xml:space="preserve"> and </w:t>
        </w:r>
        <w:r w:rsidRPr="00063FF3">
          <w:rPr>
            <w:rFonts w:cs="Times New Roman"/>
            <w:i/>
            <w:szCs w:val="24"/>
          </w:rPr>
          <w:t xml:space="preserve">S. </w:t>
        </w:r>
        <w:proofErr w:type="spellStart"/>
        <w:r w:rsidRPr="00063FF3">
          <w:rPr>
            <w:rFonts w:cs="Times New Roman"/>
            <w:i/>
            <w:szCs w:val="24"/>
          </w:rPr>
          <w:t>malviflora</w:t>
        </w:r>
        <w:proofErr w:type="spellEnd"/>
        <w:r w:rsidRPr="00063FF3">
          <w:rPr>
            <w:rFonts w:cs="Times New Roman"/>
            <w:i/>
            <w:szCs w:val="24"/>
          </w:rPr>
          <w:t xml:space="preserve"> </w:t>
        </w:r>
        <w:r w:rsidRPr="00063FF3">
          <w:rPr>
            <w:rFonts w:cs="Times New Roman"/>
            <w:szCs w:val="24"/>
          </w:rPr>
          <w:t xml:space="preserve">ssp. </w:t>
        </w:r>
        <w:proofErr w:type="spellStart"/>
        <w:r w:rsidRPr="00063FF3">
          <w:rPr>
            <w:rFonts w:cs="Times New Roman"/>
            <w:i/>
            <w:szCs w:val="24"/>
          </w:rPr>
          <w:t>virgata</w:t>
        </w:r>
        <w:proofErr w:type="spellEnd"/>
        <w:r w:rsidRPr="00063FF3">
          <w:rPr>
            <w:rFonts w:cs="Times New Roman"/>
            <w:i/>
            <w:szCs w:val="24"/>
          </w:rPr>
          <w:t xml:space="preserve"> </w:t>
        </w:r>
        <w:r w:rsidRPr="00063FF3">
          <w:rPr>
            <w:rFonts w:cs="Times New Roman"/>
            <w:szCs w:val="24"/>
          </w:rPr>
          <w:t xml:space="preserve">were also included because of </w:t>
        </w:r>
        <w:r>
          <w:rPr>
            <w:rFonts w:cs="Times New Roman"/>
            <w:szCs w:val="24"/>
          </w:rPr>
          <w:t xml:space="preserve">their </w:t>
        </w:r>
        <w:r w:rsidRPr="00063FF3">
          <w:rPr>
            <w:rFonts w:cs="Times New Roman"/>
            <w:szCs w:val="24"/>
          </w:rPr>
          <w:t xml:space="preserve">value as nectar resources for endangered butterflies </w:t>
        </w:r>
        <w:r w:rsidRPr="00063FF3">
          <w:rPr>
            <w:rFonts w:cs="Times New Roman"/>
            <w:szCs w:val="24"/>
          </w:rPr>
          <w:fldChar w:fldCharType="begin"/>
        </w:r>
        <w:r>
          <w:rPr>
            <w:rFonts w:cs="Times New Roman"/>
            <w:szCs w:val="24"/>
          </w:rPr>
          <w:instrText xml:space="preserve"> ADDIN ZOTERO_ITEM CSL_CITATION {"citationID":"2icdtuufsm","properties":{"formattedCitation":"(Schultz &amp; Dlugosch 1999; Schultz 2001)","plainCitation":"(Schultz &amp; Dlugosch 1999; Schultz 2001)"},"citationItems":[{"id":274,"uris":["http://zotero.org/users/420444/items/J823FS32"],"uri":["http://zotero.org/users/420444/items/J823FS32"],"itemData":{"id":274,"type":"article-journal","title":"Nectar and hostplant scarcity limit populations of an endangered Oregon butterfly","container-title":"Oecologia","page":"231-238","volume":"119","author":[{"family":"Schultz","given":"Cheryl B."},{"family":"Dlugosch","given":"Katrina M."}],"issued":{"date-parts":[["1999"]]}},"label":"page"},{"id":113,"uris":["http://zotero.org/users/420444/items/FC9TN557"],"uri":["http://zotero.org/users/420444/items/FC9TN557"],"itemData":{"id":113,"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Pr="00063FF3">
          <w:rPr>
            <w:rFonts w:cs="Times New Roman"/>
            <w:szCs w:val="24"/>
          </w:rPr>
          <w:fldChar w:fldCharType="separate"/>
        </w:r>
        <w:r w:rsidRPr="00A1409D">
          <w:rPr>
            <w:rFonts w:cs="Times New Roman"/>
          </w:rPr>
          <w:t xml:space="preserve">(Schultz &amp; </w:t>
        </w:r>
        <w:proofErr w:type="spellStart"/>
        <w:r w:rsidRPr="00A1409D">
          <w:rPr>
            <w:rFonts w:cs="Times New Roman"/>
          </w:rPr>
          <w:t>Dlugosch</w:t>
        </w:r>
        <w:proofErr w:type="spellEnd"/>
        <w:r w:rsidRPr="00A1409D">
          <w:rPr>
            <w:rFonts w:cs="Times New Roman"/>
          </w:rPr>
          <w:t xml:space="preserve"> 1999; Schultz 2001)</w:t>
        </w:r>
        <w:r w:rsidRPr="00063FF3">
          <w:rPr>
            <w:rFonts w:cs="Times New Roman"/>
            <w:szCs w:val="24"/>
          </w:rPr>
          <w:fldChar w:fldCharType="end"/>
        </w:r>
        <w:r w:rsidRPr="00063FF3">
          <w:rPr>
            <w:rFonts w:cs="Times New Roman"/>
            <w:szCs w:val="24"/>
          </w:rPr>
          <w:t xml:space="preserve"> (see Table 1 for details). </w:t>
        </w:r>
      </w:ins>
      <w:ins w:id="153" w:author="Tom" w:date="2015-01-29T15:06:00Z">
        <w:r w:rsidR="00AC4780">
          <w:rPr>
            <w:rFonts w:cs="Times New Roman"/>
            <w:szCs w:val="24"/>
          </w:rPr>
          <w:t>Plant n</w:t>
        </w:r>
      </w:ins>
      <w:ins w:id="154" w:author="Tom" w:date="2015-01-29T15:05:00Z">
        <w:r w:rsidRPr="00063FF3">
          <w:rPr>
            <w:rFonts w:cs="Times New Roman"/>
            <w:szCs w:val="24"/>
          </w:rPr>
          <w:t xml:space="preserve">omenclature follows the Oregon Flora Project </w:t>
        </w:r>
        <w:r w:rsidRPr="00063FF3">
          <w:rPr>
            <w:rFonts w:cs="Times New Roman"/>
            <w:szCs w:val="24"/>
          </w:rPr>
          <w:fldChar w:fldCharType="begin"/>
        </w:r>
        <w:r>
          <w:rPr>
            <w:rFonts w:cs="Times New Roman"/>
            <w:szCs w:val="24"/>
          </w:rPr>
          <w:instrText xml:space="preserve"> ADDIN ZOTERO_ITEM CSL_CITATION {"citationID":"5JRN4Svl","properties":{"custom":"(Cook and Sundberg (eds.) 2011)","formattedCitation":"(Cook and Sundberg (eds.) 2011)","plainCitation":"(Cook and Sundberg (eds.) 2011)"},"citationItems":[{"id":12,"uris":["http://zotero.org/users/420444/items/XSTFR3R7"],"uri":["http://zotero.org/users/420444/items/XSTFR3R7"],"itemData":{"id":12,"type":"chapter","title":"Oregon Vascular Plant Checklist.","URL":"http://www.oregonflora.org/checklist.php#","author":[{"family":"Cook","given":"Thea"},{"family":"Sundberg (eds.)","given":"Scott"}],"issued":{"date-parts":[["2011"]]},"accessed":{"date-parts":[["2011",11,11]]}}}],"schema":"https://github.com/citation-style-language/schema/raw/master/csl-citation.json"} </w:instrText>
        </w:r>
        <w:r w:rsidRPr="00063FF3">
          <w:rPr>
            <w:rFonts w:cs="Times New Roman"/>
            <w:szCs w:val="24"/>
          </w:rPr>
          <w:fldChar w:fldCharType="separate"/>
        </w:r>
        <w:r w:rsidRPr="00A1409D">
          <w:rPr>
            <w:rFonts w:cs="Times New Roman"/>
          </w:rPr>
          <w:t xml:space="preserve">(Cook and </w:t>
        </w:r>
        <w:proofErr w:type="spellStart"/>
        <w:r w:rsidRPr="00A1409D">
          <w:rPr>
            <w:rFonts w:cs="Times New Roman"/>
          </w:rPr>
          <w:t>Sundberg</w:t>
        </w:r>
        <w:proofErr w:type="spellEnd"/>
        <w:r w:rsidRPr="00A1409D">
          <w:rPr>
            <w:rFonts w:cs="Times New Roman"/>
          </w:rPr>
          <w:t xml:space="preserve"> (eds.) 2011)</w:t>
        </w:r>
        <w:r w:rsidRPr="00063FF3">
          <w:rPr>
            <w:rFonts w:cs="Times New Roman"/>
            <w:szCs w:val="24"/>
          </w:rPr>
          <w:fldChar w:fldCharType="end"/>
        </w:r>
        <w:r w:rsidRPr="00063FF3">
          <w:rPr>
            <w:rFonts w:cs="Times New Roman"/>
            <w:szCs w:val="24"/>
          </w:rPr>
          <w:t xml:space="preserve">. </w:t>
        </w:r>
      </w:ins>
    </w:p>
    <w:p w:rsidR="00063FF3" w:rsidRPr="00063FF3" w:rsidRDefault="00063FF3" w:rsidP="005F0518"/>
    <w:p w:rsidR="00063FF3" w:rsidRPr="00244068" w:rsidRDefault="00063FF3" w:rsidP="00244068">
      <w:pPr>
        <w:spacing w:after="200"/>
        <w:ind w:firstLine="0"/>
      </w:pPr>
      <w:bookmarkStart w:id="155" w:name="_Toc318116198"/>
      <w:r w:rsidRPr="00063FF3">
        <w:rPr>
          <w:rFonts w:eastAsiaTheme="majorEastAsia" w:cstheme="majorBidi"/>
          <w:bCs/>
          <w:i/>
          <w:u w:val="single"/>
        </w:rPr>
        <w:t>Experimental Design</w:t>
      </w:r>
      <w:bookmarkEnd w:id="155"/>
    </w:p>
    <w:p w:rsidR="00063FF3" w:rsidRPr="00063FF3" w:rsidDel="00AC4780" w:rsidRDefault="00063FF3" w:rsidP="005F0518">
      <w:pPr>
        <w:rPr>
          <w:del w:id="156" w:author="Tom" w:date="2015-01-29T15:14:00Z"/>
          <w:rFonts w:cs="Times New Roman"/>
          <w:szCs w:val="24"/>
        </w:rPr>
      </w:pPr>
      <w:r w:rsidRPr="00063FF3">
        <w:rPr>
          <w:rFonts w:cs="Times New Roman"/>
          <w:szCs w:val="24"/>
        </w:rPr>
        <w:t xml:space="preserve">To test for effects of associated vegetation on plant establishment, we seeded or planted plugs of our target species into </w:t>
      </w:r>
      <w:del w:id="157" w:author="Tom" w:date="2015-01-29T15:02:00Z">
        <w:r w:rsidRPr="00063FF3" w:rsidDel="00293805">
          <w:rPr>
            <w:rFonts w:cs="Times New Roman"/>
            <w:szCs w:val="24"/>
          </w:rPr>
          <w:delText xml:space="preserve">the </w:delText>
        </w:r>
      </w:del>
      <w:r w:rsidRPr="00063FF3">
        <w:rPr>
          <w:rFonts w:cs="Times New Roman"/>
          <w:szCs w:val="24"/>
        </w:rPr>
        <w:t xml:space="preserve">20 manipulated </w:t>
      </w:r>
      <w:ins w:id="158" w:author="Tom" w:date="2015-01-29T15:01:00Z">
        <w:r w:rsidR="00293805">
          <w:rPr>
            <w:rFonts w:cs="Times New Roman"/>
            <w:szCs w:val="24"/>
          </w:rPr>
          <w:t xml:space="preserve">plant </w:t>
        </w:r>
      </w:ins>
      <w:r w:rsidRPr="00063FF3">
        <w:rPr>
          <w:rFonts w:cs="Times New Roman"/>
          <w:szCs w:val="24"/>
        </w:rPr>
        <w:t xml:space="preserve">communities at </w:t>
      </w:r>
      <w:del w:id="159" w:author="Tom" w:date="2015-01-29T15:02:00Z">
        <w:r w:rsidRPr="00063FF3" w:rsidDel="00293805">
          <w:rPr>
            <w:rFonts w:cs="Times New Roman"/>
            <w:szCs w:val="24"/>
          </w:rPr>
          <w:delText>the three Oregon sites</w:delText>
        </w:r>
      </w:del>
      <w:ins w:id="160" w:author="Tom" w:date="2015-01-29T15:02:00Z">
        <w:r w:rsidR="00293805">
          <w:rPr>
            <w:rFonts w:cs="Times New Roman"/>
            <w:szCs w:val="24"/>
          </w:rPr>
          <w:t>each site</w:t>
        </w:r>
      </w:ins>
      <w:r w:rsidRPr="00063FF3">
        <w:rPr>
          <w:rFonts w:cs="Times New Roman"/>
          <w:szCs w:val="24"/>
        </w:rPr>
        <w:t xml:space="preserve">.  We established 0.5 x 2 meter plots </w:t>
      </w:r>
      <w:del w:id="161" w:author="Tom" w:date="2015-01-29T15:09:00Z">
        <w:r w:rsidRPr="00063FF3" w:rsidDel="00AC4780">
          <w:rPr>
            <w:rFonts w:cs="Times New Roman"/>
            <w:szCs w:val="24"/>
          </w:rPr>
          <w:delText>oriented within</w:delText>
        </w:r>
      </w:del>
      <w:ins w:id="162" w:author="Tom" w:date="2015-01-29T15:09:00Z">
        <w:r w:rsidR="00AC4780">
          <w:rPr>
            <w:rFonts w:cs="Times New Roman"/>
            <w:szCs w:val="24"/>
          </w:rPr>
          <w:t>in each of</w:t>
        </w:r>
      </w:ins>
      <w:r w:rsidRPr="00063FF3">
        <w:rPr>
          <w:rFonts w:cs="Times New Roman"/>
          <w:szCs w:val="24"/>
        </w:rPr>
        <w:t xml:space="preserve"> </w:t>
      </w:r>
      <w:del w:id="163" w:author="Tom" w:date="2015-01-29T15:08:00Z">
        <w:r w:rsidRPr="00063FF3" w:rsidDel="00AC4780">
          <w:rPr>
            <w:rFonts w:cs="Times New Roman"/>
            <w:szCs w:val="24"/>
          </w:rPr>
          <w:delText>the IAE/TNC project plots</w:delText>
        </w:r>
      </w:del>
      <w:ins w:id="164" w:author="Tom" w:date="2015-01-29T15:08:00Z">
        <w:r w:rsidR="00AC4780">
          <w:rPr>
            <w:rFonts w:cs="Times New Roman"/>
            <w:szCs w:val="24"/>
          </w:rPr>
          <w:t>the previously manipulated treatment units</w:t>
        </w:r>
      </w:ins>
      <w:r w:rsidRPr="00063FF3">
        <w:rPr>
          <w:rFonts w:cs="Times New Roman"/>
          <w:szCs w:val="24"/>
        </w:rPr>
        <w:t xml:space="preserve"> </w:t>
      </w:r>
      <w:ins w:id="165" w:author="Tom" w:date="2015-01-29T15:09:00Z">
        <w:r w:rsidR="00AC4780">
          <w:rPr>
            <w:rFonts w:cs="Times New Roman"/>
            <w:szCs w:val="24"/>
          </w:rPr>
          <w:t xml:space="preserve">(consistently </w:t>
        </w:r>
      </w:ins>
      <w:r w:rsidRPr="00063FF3">
        <w:rPr>
          <w:rFonts w:cs="Times New Roman"/>
          <w:szCs w:val="24"/>
        </w:rPr>
        <w:t>in a quadrant of the plot</w:t>
      </w:r>
      <w:ins w:id="166" w:author="Tom" w:date="2015-01-29T15:10:00Z">
        <w:r w:rsidR="00AC4780">
          <w:rPr>
            <w:rFonts w:cs="Times New Roman"/>
            <w:szCs w:val="24"/>
          </w:rPr>
          <w:t xml:space="preserve"> that had been</w:t>
        </w:r>
      </w:ins>
      <w:r w:rsidRPr="00063FF3">
        <w:rPr>
          <w:rFonts w:cs="Times New Roman"/>
          <w:szCs w:val="24"/>
        </w:rPr>
        <w:t xml:space="preserve"> seeded</w:t>
      </w:r>
      <w:ins w:id="167" w:author="Tom" w:date="2015-01-29T15:10:00Z">
        <w:r w:rsidR="00AC4780">
          <w:rPr>
            <w:rFonts w:cs="Times New Roman"/>
            <w:szCs w:val="24"/>
          </w:rPr>
          <w:t xml:space="preserve"> with native forbs and grasses</w:t>
        </w:r>
      </w:ins>
      <w:r w:rsidRPr="00063FF3">
        <w:rPr>
          <w:rFonts w:cs="Times New Roman"/>
          <w:szCs w:val="24"/>
        </w:rPr>
        <w:t xml:space="preserve"> in 2007</w:t>
      </w:r>
      <w:ins w:id="168" w:author="Tom" w:date="2015-01-29T15:10:00Z">
        <w:r w:rsidR="00AC4780">
          <w:rPr>
            <w:rFonts w:cs="Times New Roman"/>
            <w:szCs w:val="24"/>
          </w:rPr>
          <w:t>)</w:t>
        </w:r>
      </w:ins>
      <w:r w:rsidRPr="00063FF3">
        <w:rPr>
          <w:rFonts w:cs="Times New Roman"/>
          <w:szCs w:val="24"/>
        </w:rPr>
        <w:t xml:space="preserve">.  We broadcast seeds of </w:t>
      </w:r>
      <w:r w:rsidRPr="00063FF3">
        <w:rPr>
          <w:rFonts w:cs="Times New Roman"/>
          <w:i/>
          <w:szCs w:val="24"/>
        </w:rPr>
        <w:t xml:space="preserve">L. </w:t>
      </w:r>
      <w:proofErr w:type="spellStart"/>
      <w:r w:rsidRPr="00063FF3">
        <w:rPr>
          <w:rFonts w:cs="Times New Roman"/>
          <w:i/>
          <w:szCs w:val="24"/>
        </w:rPr>
        <w:t>oreganus</w:t>
      </w:r>
      <w:proofErr w:type="spellEnd"/>
      <w:ins w:id="169" w:author="Tom" w:date="2015-02-02T10:46:00Z">
        <w:r w:rsidR="008135F7">
          <w:rPr>
            <w:rFonts w:cs="Times New Roman"/>
            <w:szCs w:val="24"/>
          </w:rPr>
          <w:t xml:space="preserve"> and</w:t>
        </w:r>
      </w:ins>
      <w:del w:id="170" w:author="Tom" w:date="2015-02-02T10:46:00Z">
        <w:r w:rsidRPr="00AC4780" w:rsidDel="008135F7">
          <w:rPr>
            <w:rFonts w:cs="Times New Roman"/>
            <w:szCs w:val="24"/>
            <w:rPrChange w:id="171" w:author="Tom" w:date="2015-01-29T15:10:00Z">
              <w:rPr>
                <w:rFonts w:cs="Times New Roman"/>
                <w:i/>
                <w:szCs w:val="24"/>
              </w:rPr>
            </w:rPrChange>
          </w:rPr>
          <w:delText>,</w:delText>
        </w:r>
      </w:del>
      <w:r w:rsidRPr="00063FF3">
        <w:rPr>
          <w:rFonts w:cs="Times New Roman"/>
          <w:i/>
          <w:szCs w:val="24"/>
        </w:rPr>
        <w:t xml:space="preserve"> S. </w:t>
      </w:r>
      <w:proofErr w:type="spellStart"/>
      <w:r w:rsidRPr="00063FF3">
        <w:rPr>
          <w:rFonts w:cs="Times New Roman"/>
          <w:i/>
          <w:szCs w:val="24"/>
        </w:rPr>
        <w:t>virgata</w:t>
      </w:r>
      <w:moveFromRangeStart w:id="172" w:author="Tom" w:date="2015-02-02T10:47:00Z" w:name="move410637359"/>
      <w:proofErr w:type="spellEnd"/>
      <w:moveFrom w:id="173" w:author="Tom" w:date="2015-02-02T10:47:00Z">
        <w:r w:rsidRPr="00AC4780" w:rsidDel="008135F7">
          <w:rPr>
            <w:rFonts w:cs="Times New Roman"/>
            <w:szCs w:val="24"/>
            <w:rPrChange w:id="174" w:author="Tom" w:date="2015-01-29T15:10:00Z">
              <w:rPr>
                <w:rFonts w:cs="Times New Roman"/>
                <w:i/>
                <w:szCs w:val="24"/>
              </w:rPr>
            </w:rPrChange>
          </w:rPr>
          <w:t>,</w:t>
        </w:r>
        <w:r w:rsidRPr="00063FF3" w:rsidDel="008135F7">
          <w:rPr>
            <w:rFonts w:cs="Times New Roman"/>
            <w:i/>
            <w:szCs w:val="24"/>
          </w:rPr>
          <w:t xml:space="preserve"> I. tenax</w:t>
        </w:r>
        <w:r w:rsidRPr="00063FF3" w:rsidDel="008135F7">
          <w:rPr>
            <w:rFonts w:cs="Times New Roman"/>
            <w:szCs w:val="24"/>
          </w:rPr>
          <w:t xml:space="preserve"> and </w:t>
        </w:r>
        <w:r w:rsidRPr="00063FF3" w:rsidDel="008135F7">
          <w:rPr>
            <w:rFonts w:cs="Times New Roman"/>
            <w:i/>
            <w:szCs w:val="24"/>
          </w:rPr>
          <w:t>E.decumbens</w:t>
        </w:r>
      </w:moveFrom>
      <w:moveFromRangeEnd w:id="172"/>
      <w:r w:rsidRPr="00063FF3">
        <w:rPr>
          <w:rFonts w:cs="Times New Roman"/>
          <w:szCs w:val="24"/>
        </w:rPr>
        <w:t xml:space="preserve"> into each plot in November of 2009. </w:t>
      </w:r>
      <w:ins w:id="175" w:author="Tom" w:date="2015-02-02T10:44:00Z">
        <w:r w:rsidR="008135F7">
          <w:rPr>
            <w:rFonts w:cs="Times New Roman"/>
            <w:szCs w:val="24"/>
          </w:rPr>
          <w:t xml:space="preserve"> </w:t>
        </w:r>
      </w:ins>
      <w:moveToRangeStart w:id="176" w:author="Tom" w:date="2015-02-02T10:47:00Z" w:name="move410637359"/>
      <w:moveTo w:id="177" w:author="Tom" w:date="2015-02-02T10:47:00Z">
        <w:del w:id="178" w:author="Tom" w:date="2015-02-02T10:47:00Z">
          <w:r w:rsidR="008135F7" w:rsidRPr="005B2573" w:rsidDel="008135F7">
            <w:rPr>
              <w:rFonts w:cs="Times New Roman"/>
              <w:szCs w:val="24"/>
            </w:rPr>
            <w:delText>,</w:delText>
          </w:r>
          <w:r w:rsidR="008135F7" w:rsidRPr="00063FF3" w:rsidDel="008135F7">
            <w:rPr>
              <w:rFonts w:cs="Times New Roman"/>
              <w:i/>
              <w:szCs w:val="24"/>
            </w:rPr>
            <w:delText xml:space="preserve"> I. tenax</w:delText>
          </w:r>
          <w:r w:rsidR="008135F7" w:rsidRPr="00063FF3" w:rsidDel="008135F7">
            <w:rPr>
              <w:rFonts w:cs="Times New Roman"/>
              <w:szCs w:val="24"/>
            </w:rPr>
            <w:delText xml:space="preserve"> and </w:delText>
          </w:r>
          <w:r w:rsidR="008135F7" w:rsidRPr="00063FF3" w:rsidDel="008135F7">
            <w:rPr>
              <w:rFonts w:cs="Times New Roman"/>
              <w:i/>
              <w:szCs w:val="24"/>
            </w:rPr>
            <w:delText>E.</w:delText>
          </w:r>
          <w:r w:rsidR="008135F7" w:rsidDel="008135F7">
            <w:rPr>
              <w:rFonts w:cs="Times New Roman"/>
              <w:i/>
              <w:szCs w:val="24"/>
            </w:rPr>
            <w:delText xml:space="preserve"> </w:delText>
          </w:r>
          <w:r w:rsidR="008135F7" w:rsidRPr="00063FF3" w:rsidDel="008135F7">
            <w:rPr>
              <w:rFonts w:cs="Times New Roman"/>
              <w:i/>
              <w:szCs w:val="24"/>
            </w:rPr>
            <w:delText>decumbens</w:delText>
          </w:r>
          <w:r w:rsidR="008135F7" w:rsidRPr="00063FF3" w:rsidDel="008135F7">
            <w:rPr>
              <w:rFonts w:cs="Times New Roman"/>
              <w:szCs w:val="24"/>
            </w:rPr>
            <w:delText xml:space="preserve"> </w:delText>
          </w:r>
        </w:del>
      </w:moveTo>
      <w:moveToRangeEnd w:id="176"/>
      <w:r w:rsidRPr="00063FF3">
        <w:rPr>
          <w:rFonts w:cs="Times New Roman"/>
          <w:szCs w:val="24"/>
        </w:rPr>
        <w:t xml:space="preserve">The number of seeds sown varied </w:t>
      </w:r>
      <w:r w:rsidR="00507E77">
        <w:rPr>
          <w:rFonts w:cs="Times New Roman"/>
          <w:szCs w:val="24"/>
        </w:rPr>
        <w:t>by</w:t>
      </w:r>
      <w:r w:rsidR="00507E77" w:rsidRPr="00063FF3">
        <w:rPr>
          <w:rFonts w:cs="Times New Roman"/>
          <w:szCs w:val="24"/>
        </w:rPr>
        <w:t xml:space="preserve"> </w:t>
      </w:r>
      <w:r w:rsidRPr="00063FF3">
        <w:rPr>
          <w:rFonts w:cs="Times New Roman"/>
          <w:szCs w:val="24"/>
        </w:rPr>
        <w:t xml:space="preserve">species.  </w:t>
      </w:r>
      <w:del w:id="179" w:author="Tom" w:date="2015-01-29T15:12:00Z">
        <w:r w:rsidRPr="00063FF3" w:rsidDel="00AC4780">
          <w:rPr>
            <w:rFonts w:cs="Times New Roman"/>
            <w:szCs w:val="24"/>
          </w:rPr>
          <w:delText xml:space="preserve">Estimates of seed viability from tetrazolium chloride (TZ) tests were available for </w:delText>
        </w:r>
        <w:r w:rsidRPr="00063FF3" w:rsidDel="00AC4780">
          <w:rPr>
            <w:rFonts w:cs="Times New Roman"/>
            <w:i/>
            <w:szCs w:val="24"/>
          </w:rPr>
          <w:delText>S. virgata</w:delText>
        </w:r>
        <w:r w:rsidRPr="00063FF3" w:rsidDel="00AC4780">
          <w:rPr>
            <w:rFonts w:cs="Times New Roman"/>
            <w:szCs w:val="24"/>
          </w:rPr>
          <w:delText xml:space="preserve"> and </w:delText>
        </w:r>
        <w:r w:rsidRPr="00063FF3" w:rsidDel="00AC4780">
          <w:rPr>
            <w:rFonts w:cs="Times New Roman"/>
            <w:i/>
            <w:szCs w:val="24"/>
          </w:rPr>
          <w:delText>I. tenax</w:delText>
        </w:r>
        <w:r w:rsidRPr="00063FF3" w:rsidDel="00AC4780">
          <w:rPr>
            <w:rFonts w:cs="Times New Roman"/>
            <w:szCs w:val="24"/>
          </w:rPr>
          <w:delText>, so seed numbers were adjusted to sow approximately 100 viable seeds. Specifically, v</w:delText>
        </w:r>
      </w:del>
      <w:ins w:id="180" w:author="Tom" w:date="2015-01-29T15:12:00Z">
        <w:r w:rsidR="00AC4780">
          <w:rPr>
            <w:rFonts w:cs="Times New Roman"/>
            <w:szCs w:val="24"/>
          </w:rPr>
          <w:t>V</w:t>
        </w:r>
      </w:ins>
      <w:r w:rsidRPr="00063FF3">
        <w:rPr>
          <w:rFonts w:cs="Times New Roman"/>
          <w:szCs w:val="24"/>
        </w:rPr>
        <w:t xml:space="preserve">iability of </w:t>
      </w:r>
      <w:r w:rsidRPr="00063FF3">
        <w:rPr>
          <w:rFonts w:cs="Times New Roman"/>
          <w:i/>
          <w:szCs w:val="24"/>
        </w:rPr>
        <w:t xml:space="preserve">S. </w:t>
      </w:r>
      <w:proofErr w:type="spellStart"/>
      <w:r w:rsidRPr="00063FF3">
        <w:rPr>
          <w:rFonts w:cs="Times New Roman"/>
          <w:i/>
          <w:szCs w:val="24"/>
        </w:rPr>
        <w:t>malviflora</w:t>
      </w:r>
      <w:proofErr w:type="spellEnd"/>
      <w:r w:rsidRPr="00063FF3">
        <w:rPr>
          <w:rFonts w:cs="Times New Roman"/>
          <w:szCs w:val="24"/>
        </w:rPr>
        <w:t xml:space="preserve"> ssp. </w:t>
      </w:r>
      <w:proofErr w:type="spellStart"/>
      <w:r w:rsidRPr="00063FF3">
        <w:rPr>
          <w:rFonts w:cs="Times New Roman"/>
          <w:i/>
          <w:szCs w:val="24"/>
        </w:rPr>
        <w:t>virgata</w:t>
      </w:r>
      <w:proofErr w:type="spellEnd"/>
      <w:r w:rsidRPr="00063FF3">
        <w:rPr>
          <w:rFonts w:cs="Times New Roman"/>
          <w:i/>
          <w:szCs w:val="24"/>
        </w:rPr>
        <w:t xml:space="preserve"> </w:t>
      </w:r>
      <w:r w:rsidRPr="00063FF3">
        <w:rPr>
          <w:rFonts w:cs="Times New Roman"/>
          <w:szCs w:val="24"/>
        </w:rPr>
        <w:t xml:space="preserve">seed was estimated at 84% (commercially reported live seed) </w:t>
      </w:r>
      <w:del w:id="181" w:author="Tom" w:date="2015-02-02T10:50:00Z">
        <w:r w:rsidRPr="00063FF3" w:rsidDel="008135F7">
          <w:rPr>
            <w:rFonts w:cs="Times New Roman"/>
            <w:szCs w:val="24"/>
          </w:rPr>
          <w:delText xml:space="preserve">and </w:delText>
        </w:r>
      </w:del>
      <w:ins w:id="182" w:author="Tom" w:date="2015-02-02T10:50:00Z">
        <w:r w:rsidR="008135F7">
          <w:rPr>
            <w:rFonts w:cs="Times New Roman"/>
            <w:szCs w:val="24"/>
          </w:rPr>
          <w:t>so</w:t>
        </w:r>
        <w:r w:rsidR="008135F7" w:rsidRPr="00063FF3">
          <w:rPr>
            <w:rFonts w:cs="Times New Roman"/>
            <w:szCs w:val="24"/>
          </w:rPr>
          <w:t xml:space="preserve"> </w:t>
        </w:r>
      </w:ins>
      <w:del w:id="183" w:author="Tom" w:date="2015-01-29T15:13:00Z">
        <w:r w:rsidRPr="00063FF3" w:rsidDel="00AC4780">
          <w:rPr>
            <w:rFonts w:cs="Times New Roman"/>
            <w:szCs w:val="24"/>
          </w:rPr>
          <w:delText>seed number was increased to</w:delText>
        </w:r>
      </w:del>
      <w:ins w:id="184" w:author="Tom" w:date="2015-01-29T15:13:00Z">
        <w:r w:rsidR="00AC4780">
          <w:rPr>
            <w:rFonts w:cs="Times New Roman"/>
            <w:szCs w:val="24"/>
          </w:rPr>
          <w:t>we sowed</w:t>
        </w:r>
      </w:ins>
      <w:r w:rsidRPr="00063FF3">
        <w:rPr>
          <w:rFonts w:cs="Times New Roman"/>
          <w:szCs w:val="24"/>
        </w:rPr>
        <w:t xml:space="preserve"> 119 seeds per plot to achieve an average sowing rate of 100 </w:t>
      </w:r>
      <w:r w:rsidR="004A70D3">
        <w:rPr>
          <w:rFonts w:cs="Times New Roman"/>
          <w:szCs w:val="24"/>
        </w:rPr>
        <w:t xml:space="preserve">viable </w:t>
      </w:r>
      <w:r w:rsidRPr="00063FF3">
        <w:rPr>
          <w:rFonts w:cs="Times New Roman"/>
          <w:szCs w:val="24"/>
        </w:rPr>
        <w:t xml:space="preserve">seeds. </w:t>
      </w:r>
      <w:ins w:id="185" w:author="Tom" w:date="2015-02-02T10:48:00Z">
        <w:r w:rsidR="008135F7">
          <w:rPr>
            <w:rFonts w:cs="Times New Roman"/>
            <w:szCs w:val="24"/>
          </w:rPr>
          <w:t xml:space="preserve">Note: we also seeded </w:t>
        </w:r>
        <w:r w:rsidR="008135F7" w:rsidRPr="005B2573">
          <w:rPr>
            <w:rFonts w:cs="Times New Roman"/>
            <w:szCs w:val="24"/>
          </w:rPr>
          <w:t>,</w:t>
        </w:r>
        <w:r w:rsidR="008135F7" w:rsidRPr="00063FF3">
          <w:rPr>
            <w:rFonts w:cs="Times New Roman"/>
            <w:i/>
            <w:szCs w:val="24"/>
          </w:rPr>
          <w:t xml:space="preserve"> I. </w:t>
        </w:r>
        <w:proofErr w:type="spellStart"/>
        <w:r w:rsidR="008135F7" w:rsidRPr="00063FF3">
          <w:rPr>
            <w:rFonts w:cs="Times New Roman"/>
            <w:i/>
            <w:szCs w:val="24"/>
          </w:rPr>
          <w:t>tenax</w:t>
        </w:r>
        <w:proofErr w:type="spellEnd"/>
        <w:r w:rsidR="008135F7" w:rsidRPr="00063FF3">
          <w:rPr>
            <w:rFonts w:cs="Times New Roman"/>
            <w:szCs w:val="24"/>
          </w:rPr>
          <w:t xml:space="preserve"> </w:t>
        </w:r>
        <w:r w:rsidR="008135F7">
          <w:rPr>
            <w:rFonts w:cs="Times New Roman"/>
            <w:szCs w:val="24"/>
          </w:rPr>
          <w:t xml:space="preserve">(100 live seeds per plot) </w:t>
        </w:r>
        <w:r w:rsidR="008135F7" w:rsidRPr="00063FF3">
          <w:rPr>
            <w:rFonts w:cs="Times New Roman"/>
            <w:szCs w:val="24"/>
          </w:rPr>
          <w:t xml:space="preserve">and </w:t>
        </w:r>
        <w:r w:rsidR="008135F7" w:rsidRPr="00063FF3">
          <w:rPr>
            <w:rFonts w:cs="Times New Roman"/>
            <w:i/>
            <w:szCs w:val="24"/>
          </w:rPr>
          <w:t>E.</w:t>
        </w:r>
        <w:r w:rsidR="008135F7">
          <w:rPr>
            <w:rFonts w:cs="Times New Roman"/>
            <w:i/>
            <w:szCs w:val="24"/>
          </w:rPr>
          <w:t xml:space="preserve"> </w:t>
        </w:r>
        <w:proofErr w:type="spellStart"/>
        <w:r w:rsidR="008135F7" w:rsidRPr="00063FF3">
          <w:rPr>
            <w:rFonts w:cs="Times New Roman"/>
            <w:i/>
            <w:szCs w:val="24"/>
          </w:rPr>
          <w:t>decumbens</w:t>
        </w:r>
        <w:proofErr w:type="spellEnd"/>
        <w:r w:rsidR="008135F7" w:rsidRPr="00063FF3">
          <w:rPr>
            <w:rFonts w:cs="Times New Roman"/>
            <w:szCs w:val="24"/>
          </w:rPr>
          <w:t xml:space="preserve"> </w:t>
        </w:r>
        <w:r w:rsidR="008135F7">
          <w:rPr>
            <w:rFonts w:cs="Times New Roman"/>
            <w:szCs w:val="24"/>
          </w:rPr>
          <w:t xml:space="preserve">(1000 seeds per plot by weight) </w:t>
        </w:r>
        <w:r w:rsidR="008135F7">
          <w:rPr>
            <w:rFonts w:cs="Times New Roman"/>
            <w:szCs w:val="24"/>
          </w:rPr>
          <w:t xml:space="preserve">into the plots but fewer than xxx seedlings of </w:t>
        </w:r>
        <w:r w:rsidR="008135F7" w:rsidRPr="00063FF3">
          <w:rPr>
            <w:rFonts w:cs="Times New Roman"/>
            <w:i/>
            <w:szCs w:val="24"/>
          </w:rPr>
          <w:t xml:space="preserve">I. </w:t>
        </w:r>
        <w:proofErr w:type="spellStart"/>
        <w:r w:rsidR="008135F7" w:rsidRPr="00063FF3">
          <w:rPr>
            <w:rFonts w:cs="Times New Roman"/>
            <w:i/>
            <w:szCs w:val="24"/>
          </w:rPr>
          <w:t>tenax</w:t>
        </w:r>
        <w:proofErr w:type="spellEnd"/>
        <w:r w:rsidR="008135F7" w:rsidRPr="00063FF3">
          <w:rPr>
            <w:rFonts w:cs="Times New Roman"/>
            <w:szCs w:val="24"/>
          </w:rPr>
          <w:t xml:space="preserve"> and </w:t>
        </w:r>
        <w:r w:rsidR="008135F7" w:rsidRPr="00063FF3">
          <w:rPr>
            <w:rFonts w:cs="Times New Roman"/>
            <w:i/>
            <w:szCs w:val="24"/>
          </w:rPr>
          <w:t>E.</w:t>
        </w:r>
        <w:r w:rsidR="008135F7">
          <w:rPr>
            <w:rFonts w:cs="Times New Roman"/>
            <w:i/>
            <w:szCs w:val="24"/>
          </w:rPr>
          <w:t xml:space="preserve"> </w:t>
        </w:r>
        <w:proofErr w:type="spellStart"/>
        <w:r w:rsidR="008135F7" w:rsidRPr="00063FF3">
          <w:rPr>
            <w:rFonts w:cs="Times New Roman"/>
            <w:i/>
            <w:szCs w:val="24"/>
          </w:rPr>
          <w:t>decumbens</w:t>
        </w:r>
        <w:proofErr w:type="spellEnd"/>
        <w:r w:rsidR="008135F7" w:rsidRPr="00063FF3">
          <w:rPr>
            <w:rFonts w:cs="Times New Roman"/>
            <w:szCs w:val="24"/>
          </w:rPr>
          <w:t xml:space="preserve"> </w:t>
        </w:r>
        <w:r w:rsidR="008135F7">
          <w:rPr>
            <w:rFonts w:cs="Times New Roman"/>
            <w:szCs w:val="24"/>
          </w:rPr>
          <w:t xml:space="preserve">emerged during this experiment making it difficult to test for any community effects on these species, so they are not </w:t>
        </w:r>
        <w:proofErr w:type="spellStart"/>
        <w:r w:rsidR="008135F7">
          <w:rPr>
            <w:rFonts w:cs="Times New Roman"/>
            <w:szCs w:val="24"/>
          </w:rPr>
          <w:t>dicussed</w:t>
        </w:r>
        <w:proofErr w:type="spellEnd"/>
        <w:r w:rsidR="008135F7">
          <w:rPr>
            <w:rFonts w:cs="Times New Roman"/>
            <w:szCs w:val="24"/>
          </w:rPr>
          <w:t xml:space="preserve"> further in this paper. </w:t>
        </w:r>
      </w:ins>
      <w:del w:id="186" w:author="Tom" w:date="2015-02-02T10:49:00Z">
        <w:r w:rsidRPr="00063FF3" w:rsidDel="008135F7">
          <w:rPr>
            <w:rFonts w:cs="Times New Roman"/>
            <w:szCs w:val="24"/>
          </w:rPr>
          <w:delText xml:space="preserve">Seeds of </w:delText>
        </w:r>
        <w:r w:rsidRPr="00063FF3" w:rsidDel="008135F7">
          <w:rPr>
            <w:rFonts w:cs="Times New Roman"/>
            <w:i/>
            <w:szCs w:val="24"/>
          </w:rPr>
          <w:delText>I. tenax</w:delText>
        </w:r>
        <w:r w:rsidRPr="00063FF3" w:rsidDel="008135F7">
          <w:rPr>
            <w:rFonts w:cs="Times New Roman"/>
            <w:szCs w:val="24"/>
          </w:rPr>
          <w:delText xml:space="preserve"> came from two commercial sources (Silver Falls Seed Company and Heritage Seedlings) with viabilities of 69% and 77%, and corresponding seeding rates of 129 and 145 seeds to sow an estimated 100 </w:delText>
        </w:r>
        <w:r w:rsidR="004A70D3" w:rsidDel="008135F7">
          <w:rPr>
            <w:rFonts w:cs="Times New Roman"/>
            <w:szCs w:val="24"/>
          </w:rPr>
          <w:delText xml:space="preserve">viable </w:delText>
        </w:r>
        <w:r w:rsidRPr="00063FF3" w:rsidDel="008135F7">
          <w:rPr>
            <w:rFonts w:cs="Times New Roman"/>
            <w:szCs w:val="24"/>
          </w:rPr>
          <w:delText xml:space="preserve">seeds per plot.  </w:delText>
        </w:r>
        <w:r w:rsidRPr="00063FF3" w:rsidDel="008135F7">
          <w:rPr>
            <w:rFonts w:cs="Times New Roman"/>
            <w:szCs w:val="24"/>
          </w:rPr>
          <w:lastRenderedPageBreak/>
          <w:delText xml:space="preserve">Previous studies show that </w:delText>
        </w:r>
        <w:r w:rsidRPr="00063FF3" w:rsidDel="008135F7">
          <w:rPr>
            <w:rFonts w:cs="Times New Roman"/>
            <w:i/>
            <w:szCs w:val="24"/>
          </w:rPr>
          <w:delText>E. decumbens</w:delText>
        </w:r>
        <w:r w:rsidRPr="00063FF3" w:rsidDel="008135F7">
          <w:rPr>
            <w:rFonts w:cs="Times New Roman"/>
            <w:szCs w:val="24"/>
          </w:rPr>
          <w:delText xml:space="preserve"> has low establishment (&lt;1%, </w:delText>
        </w:r>
        <w:r w:rsidRPr="00063FF3" w:rsidDel="008135F7">
          <w:rPr>
            <w:rFonts w:cs="Times New Roman"/>
            <w:szCs w:val="24"/>
          </w:rPr>
          <w:fldChar w:fldCharType="begin"/>
        </w:r>
        <w:r w:rsidR="002D5BB7" w:rsidDel="008135F7">
          <w:rPr>
            <w:rFonts w:cs="Times New Roman"/>
            <w:szCs w:val="24"/>
          </w:rPr>
          <w:delInstrText xml:space="preserve"> ADDIN ZOTERO_ITEM CSL_CITATION {"citationID":"1benjkkdhg","properties":{"custom":"Kaye and Brandt 2005)","formattedCitation":"Kaye and Brandt 2005)","plainCitation":"Kaye and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delInstrText>
        </w:r>
        <w:r w:rsidRPr="00063FF3" w:rsidDel="008135F7">
          <w:rPr>
            <w:rFonts w:cs="Times New Roman"/>
            <w:szCs w:val="24"/>
          </w:rPr>
          <w:fldChar w:fldCharType="separate"/>
        </w:r>
        <w:r w:rsidR="00A1409D" w:rsidRPr="00A1409D" w:rsidDel="008135F7">
          <w:rPr>
            <w:rFonts w:cs="Times New Roman"/>
          </w:rPr>
          <w:delText>Kaye and Brandt 2005)</w:delText>
        </w:r>
        <w:r w:rsidRPr="00063FF3" w:rsidDel="008135F7">
          <w:rPr>
            <w:rFonts w:cs="Times New Roman"/>
            <w:szCs w:val="24"/>
          </w:rPr>
          <w:fldChar w:fldCharType="end"/>
        </w:r>
        <w:r w:rsidRPr="00063FF3" w:rsidDel="008135F7">
          <w:rPr>
            <w:rFonts w:cs="Times New Roman"/>
            <w:szCs w:val="24"/>
          </w:rPr>
          <w:delText xml:space="preserve"> and typically low viability (0-39%, </w:delText>
        </w:r>
        <w:r w:rsidRPr="00063FF3" w:rsidDel="008135F7">
          <w:rPr>
            <w:rFonts w:cs="Times New Roman"/>
            <w:szCs w:val="24"/>
          </w:rPr>
          <w:fldChar w:fldCharType="begin"/>
        </w:r>
        <w:r w:rsidR="002D5BB7" w:rsidDel="008135F7">
          <w:rPr>
            <w:rFonts w:cs="Times New Roman"/>
            <w:szCs w:val="24"/>
          </w:rPr>
          <w:delInstrText xml:space="preserve"> ADDIN ZOTERO_ITEM CSL_CITATION {"citationID":"2kmotm20i1","properties":{"custom":"Clark et al. 1997, Thorpe and Kaye 2011)","formattedCitation":"Clark et al. 1997, Thorpe and Kaye 2011)","plainCitation":"Clark et al. 1997, Thorpe and Kaye 2011)"},"citationItems":[{"id":250,"uris":["http://zotero.org/users/420444/items/V39XVAH5"],"uri":["http://zotero.org/users/420444/items/V39XVAH5"],"itemData":{"id":250,"type":"chapter","title":"Regeneration of Erigeron decumbens var. decumbens (Asteraceae), the Willamette daisy","container-title":"Kaye, T.N; Liston, A.; Love, R.N.; Luoma, D.L.; Meinke, R.J.; Wilson, M.V., editors. Conservation and Management of Native Plants and Fungi","publisher":"Native Plant Society","publisher-place":"Corvallis, Oregon","page":"41-47","event-place":"Corvallis, Oregon","author":[{"family":"Clark","given":"Deborah L."},{"family":"Ingersoll","given":"Cheryl A."},{"family":"Finley","given":"Karen K."}],"issued":{"date-parts":[["1997"]]}},"label":"page"},{"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label":"page"}],"schema":"https://github.com/citation-style-language/schema/raw/master/csl-citation.json"} </w:delInstrText>
        </w:r>
        <w:r w:rsidRPr="00063FF3" w:rsidDel="008135F7">
          <w:rPr>
            <w:rFonts w:cs="Times New Roman"/>
            <w:szCs w:val="24"/>
          </w:rPr>
          <w:fldChar w:fldCharType="separate"/>
        </w:r>
        <w:r w:rsidR="00A1409D" w:rsidRPr="00A1409D" w:rsidDel="008135F7">
          <w:rPr>
            <w:rFonts w:cs="Times New Roman"/>
          </w:rPr>
          <w:delText>Clark et al. 1997, Thorpe and Kaye 2011)</w:delText>
        </w:r>
        <w:r w:rsidRPr="00063FF3" w:rsidDel="008135F7">
          <w:rPr>
            <w:rFonts w:cs="Times New Roman"/>
            <w:szCs w:val="24"/>
          </w:rPr>
          <w:fldChar w:fldCharType="end"/>
        </w:r>
        <w:r w:rsidRPr="00063FF3" w:rsidDel="008135F7">
          <w:rPr>
            <w:rFonts w:cs="Times New Roman"/>
            <w:szCs w:val="24"/>
          </w:rPr>
          <w:delText xml:space="preserve">.  Although viability estimates were not available for this </w:delText>
        </w:r>
        <w:r w:rsidR="00507E77" w:rsidDel="008135F7">
          <w:rPr>
            <w:rFonts w:cs="Times New Roman"/>
            <w:szCs w:val="24"/>
          </w:rPr>
          <w:delText>seed lot</w:delText>
        </w:r>
        <w:r w:rsidRPr="00063FF3" w:rsidDel="008135F7">
          <w:rPr>
            <w:rFonts w:cs="Times New Roman"/>
            <w:szCs w:val="24"/>
          </w:rPr>
          <w:delText>, we compensated for the poor expected establishment rate</w:delText>
        </w:r>
        <w:r w:rsidR="00507E77" w:rsidDel="008135F7">
          <w:rPr>
            <w:rFonts w:cs="Times New Roman"/>
            <w:szCs w:val="24"/>
          </w:rPr>
          <w:delText>s</w:delText>
        </w:r>
        <w:r w:rsidRPr="00063FF3" w:rsidDel="008135F7">
          <w:rPr>
            <w:rFonts w:cs="Times New Roman"/>
            <w:szCs w:val="24"/>
          </w:rPr>
          <w:delText xml:space="preserve"> by sowing 1000 seeds in each plot, estimated by weight</w:delText>
        </w:r>
      </w:del>
      <w:del w:id="187" w:author="Tom" w:date="2015-01-29T15:14:00Z">
        <w:r w:rsidRPr="00063FF3" w:rsidDel="00AC4780">
          <w:rPr>
            <w:rFonts w:cs="Times New Roman"/>
            <w:szCs w:val="24"/>
          </w:rPr>
          <w:delText>; seven sets of 1000 seeds were hand counted and weighed to estimate the average weight, which was then used to measure the remaining seeds.</w:delText>
        </w:r>
      </w:del>
      <w:ins w:id="188" w:author="Tom" w:date="2015-01-29T15:27:00Z">
        <w:r w:rsidR="00D94B9E">
          <w:rPr>
            <w:rFonts w:cs="Times New Roman"/>
            <w:szCs w:val="24"/>
          </w:rPr>
          <w:t xml:space="preserve">  </w:t>
        </w:r>
      </w:ins>
    </w:p>
    <w:p w:rsidR="00D94B9E" w:rsidRDefault="00D94B9E" w:rsidP="005F0518">
      <w:pPr>
        <w:rPr>
          <w:ins w:id="189" w:author="Tom" w:date="2015-01-29T15:27:00Z"/>
          <w:rFonts w:cs="Times New Roman"/>
          <w:szCs w:val="24"/>
        </w:rPr>
      </w:pPr>
      <w:ins w:id="190" w:author="Tom" w:date="2015-01-29T15:18:00Z">
        <w:r>
          <w:rPr>
            <w:rFonts w:cs="Times New Roman"/>
            <w:szCs w:val="24"/>
          </w:rPr>
          <w:t xml:space="preserve">We sowed 200 </w:t>
        </w:r>
      </w:ins>
      <w:commentRangeStart w:id="191"/>
      <w:del w:id="192" w:author="Tom" w:date="2015-01-29T15:18:00Z">
        <w:r w:rsidR="00BF52F3" w:rsidDel="00D94B9E">
          <w:rPr>
            <w:rFonts w:cs="Times New Roman"/>
            <w:szCs w:val="24"/>
          </w:rPr>
          <w:delText>One hundred</w:delText>
        </w:r>
      </w:del>
      <w:r w:rsidR="00BF52F3">
        <w:rPr>
          <w:rFonts w:cs="Times New Roman"/>
          <w:szCs w:val="24"/>
        </w:rPr>
        <w:t xml:space="preserve"> </w:t>
      </w:r>
      <w:r w:rsidR="00063FF3" w:rsidRPr="00063FF3">
        <w:rPr>
          <w:rFonts w:cs="Times New Roman"/>
          <w:i/>
          <w:szCs w:val="24"/>
        </w:rPr>
        <w:t xml:space="preserve">L. </w:t>
      </w:r>
      <w:proofErr w:type="spellStart"/>
      <w:r w:rsidR="00063FF3" w:rsidRPr="00063FF3">
        <w:rPr>
          <w:rFonts w:cs="Times New Roman"/>
          <w:i/>
          <w:szCs w:val="24"/>
        </w:rPr>
        <w:t>oreganus</w:t>
      </w:r>
      <w:proofErr w:type="spellEnd"/>
      <w:r w:rsidR="00BF52F3">
        <w:rPr>
          <w:rFonts w:cs="Times New Roman"/>
          <w:szCs w:val="24"/>
        </w:rPr>
        <w:t xml:space="preserve"> seeds </w:t>
      </w:r>
      <w:ins w:id="193" w:author="Tom" w:date="2015-01-29T15:18:00Z">
        <w:r>
          <w:rPr>
            <w:rFonts w:cs="Times New Roman"/>
            <w:szCs w:val="24"/>
          </w:rPr>
          <w:t>in each plot.  Previous germination tests showed that seeds of this species have over 9</w:t>
        </w:r>
      </w:ins>
      <w:ins w:id="194" w:author="Tom" w:date="2015-01-29T15:23:00Z">
        <w:r>
          <w:rPr>
            <w:rFonts w:cs="Times New Roman"/>
            <w:szCs w:val="24"/>
          </w:rPr>
          <w:t>5</w:t>
        </w:r>
      </w:ins>
      <w:ins w:id="195" w:author="Tom" w:date="2015-01-29T15:18:00Z">
        <w:r>
          <w:rPr>
            <w:rFonts w:cs="Times New Roman"/>
            <w:szCs w:val="24"/>
          </w:rPr>
          <w:t>% viability</w:t>
        </w:r>
      </w:ins>
      <w:ins w:id="196" w:author="Tom" w:date="2015-01-29T15:20:00Z">
        <w:r>
          <w:rPr>
            <w:rFonts w:cs="Times New Roman"/>
            <w:szCs w:val="24"/>
          </w:rPr>
          <w:t xml:space="preserve"> (</w:t>
        </w:r>
        <w:commentRangeStart w:id="197"/>
        <w:r>
          <w:rPr>
            <w:rFonts w:cs="Times New Roman"/>
            <w:szCs w:val="24"/>
          </w:rPr>
          <w:t>Kaye and Kuykendall 200</w:t>
        </w:r>
        <w:commentRangeEnd w:id="197"/>
        <w:r>
          <w:rPr>
            <w:rStyle w:val="CommentReference"/>
          </w:rPr>
          <w:commentReference w:id="197"/>
        </w:r>
      </w:ins>
      <w:ins w:id="198" w:author="Tom" w:date="2015-01-29T15:22:00Z">
        <w:r>
          <w:rPr>
            <w:rFonts w:cs="Times New Roman"/>
            <w:szCs w:val="24"/>
          </w:rPr>
          <w:t>1</w:t>
        </w:r>
      </w:ins>
      <w:ins w:id="199" w:author="Tom" w:date="2015-01-29T15:20:00Z">
        <w:r>
          <w:rPr>
            <w:rFonts w:cs="Times New Roman"/>
            <w:szCs w:val="24"/>
          </w:rPr>
          <w:t>)</w:t>
        </w:r>
      </w:ins>
      <w:ins w:id="200" w:author="Tom" w:date="2015-01-29T15:18:00Z">
        <w:r>
          <w:rPr>
            <w:rFonts w:cs="Times New Roman"/>
            <w:szCs w:val="24"/>
          </w:rPr>
          <w:t xml:space="preserve">, so no adjustment was made to seed numbers.  </w:t>
        </w:r>
      </w:ins>
      <w:del w:id="201" w:author="Tom" w:date="2015-01-29T15:19:00Z">
        <w:r w:rsidR="00BF52F3" w:rsidDel="00D94B9E">
          <w:rPr>
            <w:rFonts w:cs="Times New Roman"/>
            <w:szCs w:val="24"/>
          </w:rPr>
          <w:delText>were broadcast over half</w:delText>
        </w:r>
        <w:r w:rsidR="00B62B58" w:rsidDel="00D94B9E">
          <w:rPr>
            <w:rFonts w:cs="Times New Roman"/>
            <w:szCs w:val="24"/>
          </w:rPr>
          <w:delText xml:space="preserve"> of the 2 m x 0.5m plots</w:delText>
        </w:r>
      </w:del>
      <w:commentRangeEnd w:id="191"/>
      <w:r w:rsidR="00507E77">
        <w:rPr>
          <w:rStyle w:val="CommentReference"/>
        </w:rPr>
        <w:commentReference w:id="191"/>
      </w:r>
      <w:r w:rsidR="00B62B58">
        <w:rPr>
          <w:rFonts w:cs="Times New Roman"/>
          <w:szCs w:val="24"/>
        </w:rPr>
        <w:t xml:space="preserve">. </w:t>
      </w:r>
      <w:ins w:id="202" w:author="Tom" w:date="2015-01-29T15:19:00Z">
        <w:r>
          <w:rPr>
            <w:rFonts w:cs="Times New Roman"/>
            <w:szCs w:val="24"/>
          </w:rPr>
          <w:t xml:space="preserve"> </w:t>
        </w:r>
      </w:ins>
      <w:ins w:id="203" w:author="Tom" w:date="2015-01-29T15:23:00Z">
        <w:r>
          <w:rPr>
            <w:rFonts w:cs="Times New Roman"/>
            <w:szCs w:val="24"/>
          </w:rPr>
          <w:t>Half of the seeds in each plot were scarified prior to sowing as part of</w:t>
        </w:r>
      </w:ins>
      <w:ins w:id="204" w:author="Tom" w:date="2015-01-29T15:26:00Z">
        <w:r>
          <w:rPr>
            <w:rFonts w:cs="Times New Roman"/>
            <w:szCs w:val="24"/>
          </w:rPr>
          <w:t xml:space="preserve"> a</w:t>
        </w:r>
      </w:ins>
      <w:ins w:id="205" w:author="Tom" w:date="2015-01-29T15:23:00Z">
        <w:r>
          <w:rPr>
            <w:rFonts w:cs="Times New Roman"/>
            <w:szCs w:val="24"/>
          </w:rPr>
          <w:t xml:space="preserve"> seed pre-treatment experiment,</w:t>
        </w:r>
      </w:ins>
      <w:ins w:id="206" w:author="Tom" w:date="2015-02-02T11:49:00Z">
        <w:r w:rsidR="007633C2">
          <w:rPr>
            <w:rFonts w:cs="Times New Roman"/>
            <w:szCs w:val="24"/>
          </w:rPr>
          <w:t xml:space="preserve"> such that 100 seeds of each type were sown in each 0.5 x 1.0 m half of the plot</w:t>
        </w:r>
      </w:ins>
      <w:ins w:id="207" w:author="Tom" w:date="2015-02-02T11:50:00Z">
        <w:r w:rsidR="007633C2">
          <w:rPr>
            <w:rFonts w:cs="Times New Roman"/>
            <w:szCs w:val="24"/>
          </w:rPr>
          <w:t>s.  T</w:t>
        </w:r>
      </w:ins>
      <w:ins w:id="208" w:author="Tom" w:date="2015-01-29T15:23:00Z">
        <w:r>
          <w:rPr>
            <w:rFonts w:cs="Times New Roman"/>
            <w:szCs w:val="24"/>
          </w:rPr>
          <w:t>he results of which are reported elsewhere (Jones 201</w:t>
        </w:r>
      </w:ins>
      <w:ins w:id="209" w:author="Tom" w:date="2015-01-29T15:27:00Z">
        <w:r>
          <w:rPr>
            <w:rFonts w:cs="Times New Roman"/>
            <w:szCs w:val="24"/>
          </w:rPr>
          <w:t>2</w:t>
        </w:r>
      </w:ins>
      <w:ins w:id="210" w:author="Tom" w:date="2015-01-29T15:23:00Z">
        <w:r>
          <w:rPr>
            <w:rFonts w:cs="Times New Roman"/>
            <w:szCs w:val="24"/>
          </w:rPr>
          <w:t xml:space="preserve"> </w:t>
        </w:r>
      </w:ins>
      <w:ins w:id="211" w:author="Tom" w:date="2015-01-29T15:24:00Z">
        <w:r>
          <w:rPr>
            <w:rFonts w:cs="Times New Roman"/>
            <w:szCs w:val="24"/>
          </w:rPr>
          <w:t>–</w:t>
        </w:r>
      </w:ins>
      <w:ins w:id="212" w:author="Tom" w:date="2015-01-29T15:23:00Z">
        <w:r>
          <w:rPr>
            <w:rFonts w:cs="Times New Roman"/>
            <w:szCs w:val="24"/>
          </w:rPr>
          <w:t xml:space="preserve"> your </w:t>
        </w:r>
      </w:ins>
      <w:ins w:id="213" w:author="Tom" w:date="2015-01-29T15:24:00Z">
        <w:r>
          <w:rPr>
            <w:rFonts w:cs="Times New Roman"/>
            <w:szCs w:val="24"/>
          </w:rPr>
          <w:t>thesis)</w:t>
        </w:r>
      </w:ins>
      <w:ins w:id="214" w:author="Tom" w:date="2015-02-02T11:50:00Z">
        <w:r w:rsidR="007633C2">
          <w:rPr>
            <w:rFonts w:cs="Times New Roman"/>
            <w:szCs w:val="24"/>
          </w:rPr>
          <w:t>, but we retained this split-plot design in our analyses of each species</w:t>
        </w:r>
      </w:ins>
      <w:ins w:id="215" w:author="Tom" w:date="2015-01-29T15:24:00Z">
        <w:r>
          <w:rPr>
            <w:rFonts w:cs="Times New Roman"/>
            <w:szCs w:val="24"/>
          </w:rPr>
          <w:t xml:space="preserve">.  </w:t>
        </w:r>
      </w:ins>
      <w:r w:rsidR="00063FF3" w:rsidRPr="00063FF3">
        <w:rPr>
          <w:rFonts w:cs="Times New Roman"/>
          <w:szCs w:val="24"/>
        </w:rPr>
        <w:t xml:space="preserve">In addition, 50 </w:t>
      </w:r>
      <w:r w:rsidR="00063FF3" w:rsidRPr="00063FF3">
        <w:rPr>
          <w:rFonts w:cs="Times New Roman"/>
          <w:i/>
          <w:szCs w:val="24"/>
        </w:rPr>
        <w:t xml:space="preserve">L. </w:t>
      </w:r>
      <w:proofErr w:type="spellStart"/>
      <w:r w:rsidR="00063FF3" w:rsidRPr="00063FF3">
        <w:rPr>
          <w:rFonts w:cs="Times New Roman"/>
          <w:i/>
          <w:szCs w:val="24"/>
        </w:rPr>
        <w:t>oreganus</w:t>
      </w:r>
      <w:proofErr w:type="spellEnd"/>
      <w:r w:rsidR="00063FF3" w:rsidRPr="00063FF3">
        <w:rPr>
          <w:rFonts w:cs="Times New Roman"/>
          <w:szCs w:val="24"/>
        </w:rPr>
        <w:t xml:space="preserve"> seeds were broadcast in one 0.5 x 0.5 m plot in each treatment unit in November 2006. </w:t>
      </w:r>
      <w:ins w:id="216" w:author="Tom" w:date="2015-02-02T11:51:00Z">
        <w:r w:rsidR="007633C2">
          <w:rPr>
            <w:rFonts w:cs="Times New Roman"/>
            <w:szCs w:val="24"/>
          </w:rPr>
          <w:t xml:space="preserve">  These </w:t>
        </w:r>
        <w:proofErr w:type="spellStart"/>
        <w:r w:rsidR="007633C2">
          <w:rPr>
            <w:rFonts w:cs="Times New Roman"/>
            <w:szCs w:val="24"/>
          </w:rPr>
          <w:t>seedings</w:t>
        </w:r>
        <w:proofErr w:type="spellEnd"/>
        <w:r w:rsidR="007633C2">
          <w:rPr>
            <w:rFonts w:cs="Times New Roman"/>
            <w:szCs w:val="24"/>
          </w:rPr>
          <w:t xml:space="preserve"> did not overlap with the plots we established in 2009.</w:t>
        </w:r>
      </w:ins>
      <w:r w:rsidR="00063FF3" w:rsidRPr="00063FF3">
        <w:rPr>
          <w:rFonts w:cs="Times New Roman"/>
          <w:szCs w:val="24"/>
        </w:rPr>
        <w:t xml:space="preserve"> </w:t>
      </w:r>
    </w:p>
    <w:p w:rsidR="00063FF3" w:rsidRPr="00063FF3" w:rsidRDefault="00063FF3" w:rsidP="005F0518">
      <w:pPr>
        <w:rPr>
          <w:rFonts w:cs="Times New Roman"/>
          <w:szCs w:val="24"/>
        </w:rPr>
      </w:pPr>
      <w:r w:rsidRPr="00063FF3">
        <w:rPr>
          <w:rFonts w:cs="Times New Roman"/>
          <w:szCs w:val="24"/>
        </w:rPr>
        <w:t xml:space="preserve">We planted five plugs each of </w:t>
      </w:r>
      <w:r w:rsidRPr="00063FF3">
        <w:rPr>
          <w:rFonts w:cs="Times New Roman"/>
          <w:i/>
          <w:szCs w:val="24"/>
        </w:rPr>
        <w:t>C. levisecta</w:t>
      </w:r>
      <w:r w:rsidRPr="00063FF3">
        <w:rPr>
          <w:rFonts w:cs="Times New Roman"/>
          <w:szCs w:val="24"/>
        </w:rPr>
        <w:t xml:space="preserve"> and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i/>
          <w:szCs w:val="24"/>
        </w:rPr>
        <w:t xml:space="preserve"> </w:t>
      </w:r>
      <w:r w:rsidRPr="00063FF3">
        <w:rPr>
          <w:rFonts w:cs="Times New Roman"/>
          <w:szCs w:val="24"/>
        </w:rPr>
        <w:t>in</w:t>
      </w:r>
      <w:r w:rsidRPr="00063FF3">
        <w:rPr>
          <w:rFonts w:cs="Times New Roman"/>
          <w:i/>
          <w:szCs w:val="24"/>
        </w:rPr>
        <w:t xml:space="preserve"> </w:t>
      </w:r>
      <w:r w:rsidRPr="00063FF3">
        <w:rPr>
          <w:rFonts w:cs="Times New Roman"/>
          <w:szCs w:val="24"/>
        </w:rPr>
        <w:t xml:space="preserve">June and November of 2010, respectively.  Plugs of </w:t>
      </w:r>
      <w:r w:rsidRPr="00063FF3">
        <w:rPr>
          <w:rFonts w:cs="Times New Roman"/>
          <w:i/>
          <w:szCs w:val="24"/>
        </w:rPr>
        <w:t>C. levisecta</w:t>
      </w:r>
      <w:r w:rsidRPr="00063FF3">
        <w:rPr>
          <w:rFonts w:cs="Times New Roman"/>
          <w:szCs w:val="24"/>
        </w:rPr>
        <w:t xml:space="preserve"> were planted at </w:t>
      </w:r>
      <w:proofErr w:type="spellStart"/>
      <w:r w:rsidRPr="00063FF3">
        <w:rPr>
          <w:rFonts w:cs="Times New Roman"/>
          <w:szCs w:val="24"/>
        </w:rPr>
        <w:t>Bellfountain</w:t>
      </w:r>
      <w:proofErr w:type="spellEnd"/>
      <w:r w:rsidRPr="00063FF3">
        <w:rPr>
          <w:rFonts w:cs="Times New Roman"/>
          <w:szCs w:val="24"/>
        </w:rPr>
        <w:t xml:space="preserve"> only due to limited availability of this species, while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szCs w:val="24"/>
        </w:rPr>
        <w:t xml:space="preserve"> was planted at all three sites.  In both cases, plugs were planted on 50 cm spacing along one edge of the 0.5 x 2 m plots, with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szCs w:val="24"/>
        </w:rPr>
        <w:t xml:space="preserve"> and </w:t>
      </w:r>
      <w:r w:rsidRPr="00063FF3">
        <w:rPr>
          <w:rFonts w:cs="Times New Roman"/>
          <w:i/>
          <w:szCs w:val="24"/>
        </w:rPr>
        <w:t>C. levisecta</w:t>
      </w:r>
      <w:r w:rsidRPr="00063FF3">
        <w:rPr>
          <w:rFonts w:cs="Times New Roman"/>
          <w:szCs w:val="24"/>
        </w:rPr>
        <w:t xml:space="preserve"> on opposite sides at </w:t>
      </w:r>
      <w:proofErr w:type="spellStart"/>
      <w:r w:rsidRPr="00063FF3">
        <w:rPr>
          <w:rFonts w:cs="Times New Roman"/>
          <w:szCs w:val="24"/>
        </w:rPr>
        <w:t>Bellfountain</w:t>
      </w:r>
      <w:proofErr w:type="spellEnd"/>
      <w:r w:rsidRPr="00063FF3">
        <w:rPr>
          <w:rFonts w:cs="Times New Roman"/>
          <w:szCs w:val="24"/>
        </w:rPr>
        <w:t xml:space="preserve">. </w:t>
      </w:r>
      <w:commentRangeStart w:id="217"/>
      <w:r w:rsidRPr="00063FF3">
        <w:rPr>
          <w:rFonts w:cs="Times New Roman"/>
          <w:szCs w:val="24"/>
        </w:rPr>
        <w:t xml:space="preserve">Though the range of current conditions in these plots </w:t>
      </w:r>
      <w:ins w:id="218" w:author="Tom" w:date="2015-01-29T15:29:00Z">
        <w:r w:rsidR="00CF6AC3">
          <w:rPr>
            <w:rFonts w:cs="Times New Roman"/>
            <w:szCs w:val="24"/>
          </w:rPr>
          <w:t xml:space="preserve">was strongly influenced by </w:t>
        </w:r>
      </w:ins>
      <w:del w:id="219" w:author="Tom" w:date="2015-01-29T15:29:00Z">
        <w:r w:rsidRPr="00063FF3" w:rsidDel="00CF6AC3">
          <w:rPr>
            <w:rFonts w:cs="Times New Roman"/>
            <w:szCs w:val="24"/>
          </w:rPr>
          <w:delText xml:space="preserve">is the result of </w:delText>
        </w:r>
      </w:del>
      <w:r w:rsidRPr="00063FF3">
        <w:rPr>
          <w:rFonts w:cs="Times New Roman"/>
          <w:szCs w:val="24"/>
        </w:rPr>
        <w:t>previous treatments</w:t>
      </w:r>
      <w:r w:rsidR="00DF71A5">
        <w:rPr>
          <w:rFonts w:cs="Times New Roman"/>
          <w:szCs w:val="24"/>
        </w:rPr>
        <w:t xml:space="preserve"> </w:t>
      </w:r>
      <w:r w:rsidR="00DF71A5">
        <w:rPr>
          <w:rFonts w:cs="Times New Roman"/>
          <w:szCs w:val="24"/>
        </w:rPr>
        <w:fldChar w:fldCharType="begin"/>
      </w:r>
      <w:r w:rsidR="00DF71A5">
        <w:rPr>
          <w:rFonts w:cs="Times New Roman"/>
          <w:szCs w:val="24"/>
        </w:rPr>
        <w:instrText xml:space="preserve"> ADDIN ZOTERO_ITEM CSL_CITATION {"citationID":"24iben9mqr","properties":{"formattedCitation":"{\\rtf (Richardson \\i et al.\\i0{} 2012)}","plainCitation":"(Richardson et al. 2012)"},"citationItems":[{"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schema":"https://github.com/citation-style-language/schema/raw/master/csl-citation.json"} </w:instrText>
      </w:r>
      <w:r w:rsidR="00DF71A5">
        <w:rPr>
          <w:rFonts w:cs="Times New Roman"/>
          <w:szCs w:val="24"/>
        </w:rPr>
        <w:fldChar w:fldCharType="separate"/>
      </w:r>
      <w:r w:rsidR="00A1409D" w:rsidRPr="00A1409D">
        <w:rPr>
          <w:rFonts w:cs="Times New Roman"/>
          <w:szCs w:val="24"/>
        </w:rPr>
        <w:t xml:space="preserve">(Richardson </w:t>
      </w:r>
      <w:r w:rsidR="00A1409D" w:rsidRPr="00A1409D">
        <w:rPr>
          <w:rFonts w:cs="Times New Roman"/>
          <w:i/>
          <w:iCs/>
          <w:szCs w:val="24"/>
        </w:rPr>
        <w:t>et al.</w:t>
      </w:r>
      <w:r w:rsidR="00A1409D" w:rsidRPr="006B3624">
        <w:rPr>
          <w:rFonts w:cs="Times New Roman"/>
          <w:szCs w:val="24"/>
        </w:rPr>
        <w:t xml:space="preserve"> 2012)</w:t>
      </w:r>
      <w:r w:rsidR="00DF71A5">
        <w:rPr>
          <w:rFonts w:cs="Times New Roman"/>
          <w:szCs w:val="24"/>
        </w:rPr>
        <w:fldChar w:fldCharType="end"/>
      </w:r>
      <w:r w:rsidRPr="00063FF3">
        <w:rPr>
          <w:rFonts w:cs="Times New Roman"/>
          <w:szCs w:val="24"/>
        </w:rPr>
        <w:t>, we characterized the community composition of each plot individually rather than group</w:t>
      </w:r>
      <w:r w:rsidR="007208C5">
        <w:rPr>
          <w:rFonts w:cs="Times New Roman"/>
          <w:szCs w:val="24"/>
        </w:rPr>
        <w:t>ing</w:t>
      </w:r>
      <w:r w:rsidRPr="00063FF3">
        <w:rPr>
          <w:rFonts w:cs="Times New Roman"/>
          <w:szCs w:val="24"/>
        </w:rPr>
        <w:t xml:space="preserve"> by treatment history.  </w:t>
      </w:r>
      <w:r w:rsidR="007208C5">
        <w:rPr>
          <w:rFonts w:cs="Times New Roman"/>
          <w:szCs w:val="24"/>
        </w:rPr>
        <w:lastRenderedPageBreak/>
        <w:t>Given this</w:t>
      </w:r>
      <w:r w:rsidRPr="00063FF3">
        <w:rPr>
          <w:rFonts w:cs="Times New Roman"/>
          <w:szCs w:val="24"/>
        </w:rPr>
        <w:t xml:space="preserve"> study design, we cannot separate effects of community components from treatment history.</w:t>
      </w:r>
      <w:commentRangeEnd w:id="217"/>
      <w:r w:rsidR="00CF6AC3">
        <w:rPr>
          <w:rStyle w:val="CommentReference"/>
        </w:rPr>
        <w:commentReference w:id="217"/>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20" w:name="_Toc318116199"/>
      <w:r w:rsidRPr="00063FF3">
        <w:rPr>
          <w:rFonts w:eastAsiaTheme="majorEastAsia" w:cstheme="majorBidi"/>
          <w:bCs/>
          <w:i/>
          <w:u w:val="single"/>
        </w:rPr>
        <w:t>Data Collection</w:t>
      </w:r>
      <w:bookmarkEnd w:id="220"/>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rsidR="00063FF3" w:rsidRPr="00063FF3" w:rsidRDefault="00063FF3" w:rsidP="005F0518">
      <w:pPr>
        <w:rPr>
          <w:rFonts w:cs="Times New Roman"/>
          <w:szCs w:val="24"/>
        </w:rPr>
      </w:pPr>
      <w:r w:rsidRPr="00063FF3">
        <w:rPr>
          <w:rFonts w:cs="Times New Roman"/>
          <w:szCs w:val="24"/>
        </w:rPr>
        <w:t xml:space="preserve">We conducted ocular estimates of cover to the nearest 1% of grasses, forbs, moss, litter, bare soil and </w:t>
      </w:r>
      <w:del w:id="221" w:author="Tom" w:date="2015-01-29T15:31:00Z">
        <w:r w:rsidRPr="00063FF3" w:rsidDel="00CF6AC3">
          <w:rPr>
            <w:rFonts w:cs="Times New Roman"/>
            <w:szCs w:val="24"/>
          </w:rPr>
          <w:delText>disturbance</w:delText>
        </w:r>
      </w:del>
      <w:ins w:id="222" w:author="Tom" w:date="2015-01-29T15:36:00Z">
        <w:r w:rsidR="00CF6AC3">
          <w:rPr>
            <w:rFonts w:cs="Times New Roman"/>
            <w:szCs w:val="24"/>
          </w:rPr>
          <w:t xml:space="preserve">soil </w:t>
        </w:r>
      </w:ins>
      <w:ins w:id="223" w:author="Tom" w:date="2015-01-29T15:31:00Z">
        <w:r w:rsidR="00CF6AC3" w:rsidRPr="00063FF3">
          <w:rPr>
            <w:rFonts w:cs="Times New Roman"/>
            <w:szCs w:val="24"/>
          </w:rPr>
          <w:t>disturb</w:t>
        </w:r>
        <w:r w:rsidR="00CF6AC3">
          <w:rPr>
            <w:rFonts w:cs="Times New Roman"/>
            <w:szCs w:val="24"/>
          </w:rPr>
          <w:t xml:space="preserve">ed </w:t>
        </w:r>
      </w:ins>
      <w:ins w:id="224" w:author="Tom" w:date="2015-01-29T15:36:00Z">
        <w:r w:rsidR="00CF6AC3">
          <w:rPr>
            <w:rFonts w:cs="Times New Roman"/>
            <w:szCs w:val="24"/>
          </w:rPr>
          <w:t>by rodents</w:t>
        </w:r>
      </w:ins>
      <w:ins w:id="225" w:author="Tom" w:date="2015-01-29T15:51:00Z">
        <w:r w:rsidR="0037521D">
          <w:rPr>
            <w:rFonts w:cs="Times New Roman"/>
            <w:szCs w:val="24"/>
          </w:rPr>
          <w:t xml:space="preserve"> in </w:t>
        </w:r>
        <w:commentRangeStart w:id="226"/>
        <w:r w:rsidR="0037521D">
          <w:rPr>
            <w:rFonts w:cs="Times New Roman"/>
            <w:szCs w:val="24"/>
          </w:rPr>
          <w:t>June of 20xx</w:t>
        </w:r>
      </w:ins>
      <w:commentRangeEnd w:id="226"/>
      <w:ins w:id="227" w:author="Tom" w:date="2015-01-29T15:52:00Z">
        <w:r w:rsidR="0037521D">
          <w:rPr>
            <w:rStyle w:val="CommentReference"/>
          </w:rPr>
          <w:commentReference w:id="226"/>
        </w:r>
      </w:ins>
      <w:ins w:id="228" w:author="Tom" w:date="2015-02-02T11:53:00Z">
        <w:r w:rsidR="007633C2">
          <w:rPr>
            <w:rFonts w:cs="Times New Roman"/>
            <w:szCs w:val="24"/>
          </w:rPr>
          <w:t xml:space="preserve"> 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ins>
      <w:ins w:id="229" w:author="Tom" w:date="2015-02-02T11:55:00Z">
        <w:r w:rsidR="007633C2">
          <w:rPr>
            <w:rFonts w:cs="Times New Roman"/>
            <w:szCs w:val="24"/>
          </w:rPr>
          <w:t>s</w:t>
        </w:r>
      </w:ins>
      <w:r w:rsidRPr="00063FF3">
        <w:rPr>
          <w:rFonts w:cs="Times New Roman"/>
          <w:szCs w:val="24"/>
        </w:rPr>
        <w:t xml:space="preserve">.  </w:t>
      </w:r>
      <w:del w:id="230" w:author="Tom" w:date="2015-01-29T15:51:00Z">
        <w:r w:rsidRPr="00063FF3" w:rsidDel="0037521D">
          <w:rPr>
            <w:rFonts w:cs="Times New Roman"/>
            <w:szCs w:val="24"/>
          </w:rPr>
          <w:delText xml:space="preserve">Estimates were made for each 0.5 x 0.5 m in the plot.  </w:delText>
        </w:r>
      </w:del>
      <w:r w:rsidRPr="00063FF3">
        <w:rPr>
          <w:rFonts w:cs="Times New Roman"/>
          <w:szCs w:val="24"/>
        </w:rPr>
        <w:t xml:space="preserve">Litter depth was measured at </w:t>
      </w:r>
      <w:del w:id="231" w:author="Tom" w:date="2015-01-29T16:00:00Z">
        <w:r w:rsidRPr="00063FF3" w:rsidDel="0037521D">
          <w:rPr>
            <w:rFonts w:cs="Times New Roman"/>
            <w:szCs w:val="24"/>
          </w:rPr>
          <w:delText xml:space="preserve">five </w:delText>
        </w:r>
      </w:del>
      <w:ins w:id="232" w:author="Tom" w:date="2015-01-29T16:00:00Z">
        <w:r w:rsidR="0037521D">
          <w:rPr>
            <w:rFonts w:cs="Times New Roman"/>
            <w:szCs w:val="24"/>
          </w:rPr>
          <w:t>10</w:t>
        </w:r>
        <w:r w:rsidR="0037521D" w:rsidRPr="00063FF3">
          <w:rPr>
            <w:rFonts w:cs="Times New Roman"/>
            <w:szCs w:val="24"/>
          </w:rPr>
          <w:t xml:space="preserve"> </w:t>
        </w:r>
      </w:ins>
      <w:r w:rsidRPr="00063FF3">
        <w:rPr>
          <w:rFonts w:cs="Times New Roman"/>
          <w:szCs w:val="24"/>
        </w:rPr>
        <w:t xml:space="preserve">points in each </w:t>
      </w:r>
      <w:del w:id="233" w:author="Tom" w:date="2015-02-02T11:53:00Z">
        <w:r w:rsidRPr="00063FF3" w:rsidDel="007633C2">
          <w:rPr>
            <w:rFonts w:cs="Times New Roman"/>
            <w:szCs w:val="24"/>
          </w:rPr>
          <w:delText>1 x 0.5 m</w:delText>
        </w:r>
      </w:del>
      <w:ins w:id="234" w:author="Tom" w:date="2015-02-02T11:53:00Z">
        <w:r w:rsidR="007633C2">
          <w:rPr>
            <w:rFonts w:cs="Times New Roman"/>
            <w:szCs w:val="24"/>
          </w:rPr>
          <w:t>half of the 0.5 x 2.0 m</w:t>
        </w:r>
      </w:ins>
      <w:r w:rsidRPr="00063FF3">
        <w:rPr>
          <w:rFonts w:cs="Times New Roman"/>
          <w:szCs w:val="24"/>
        </w:rPr>
        <w:t xml:space="preserve"> plot</w:t>
      </w:r>
      <w:ins w:id="235" w:author="Tom" w:date="2015-02-02T11:55:00Z">
        <w:r w:rsidR="007633C2">
          <w:rPr>
            <w:rFonts w:cs="Times New Roman"/>
            <w:szCs w:val="24"/>
          </w:rPr>
          <w:t>s</w:t>
        </w:r>
      </w:ins>
      <w:r w:rsidRPr="00063FF3">
        <w:rPr>
          <w:rFonts w:cs="Times New Roman"/>
          <w:szCs w:val="24"/>
        </w:rPr>
        <w:t xml:space="preserve">. Estimates were made for each growing season. In </w:t>
      </w:r>
      <w:ins w:id="236" w:author="Tom" w:date="2015-01-29T15:55:00Z">
        <w:r w:rsidR="0037521D">
          <w:rPr>
            <w:rFonts w:cs="Times New Roman"/>
            <w:szCs w:val="24"/>
          </w:rPr>
          <w:t xml:space="preserve">June of </w:t>
        </w:r>
      </w:ins>
      <w:r w:rsidRPr="00063FF3">
        <w:rPr>
          <w:rFonts w:cs="Times New Roman"/>
          <w:szCs w:val="24"/>
        </w:rPr>
        <w:t xml:space="preserve">2011 we </w:t>
      </w:r>
      <w:ins w:id="237" w:author="Tom" w:date="2015-02-02T11:54:00Z">
        <w:r w:rsidR="007633C2" w:rsidRPr="00063FF3">
          <w:rPr>
            <w:rFonts w:cs="Times New Roman"/>
            <w:szCs w:val="24"/>
          </w:rPr>
          <w:t>estimated percent cover of grasses, forbs, moss, litter, bare soil, and disturbance</w:t>
        </w:r>
        <w:r w:rsidR="007633C2" w:rsidRPr="00063FF3">
          <w:rPr>
            <w:rFonts w:cs="Times New Roman"/>
            <w:szCs w:val="24"/>
          </w:rPr>
          <w:t xml:space="preserve"> </w:t>
        </w:r>
      </w:ins>
      <w:del w:id="238" w:author="Tom" w:date="2015-02-02T11:54:00Z">
        <w:r w:rsidRPr="00063FF3" w:rsidDel="007633C2">
          <w:rPr>
            <w:rFonts w:cs="Times New Roman"/>
            <w:szCs w:val="24"/>
          </w:rPr>
          <w:delText>centered a</w:delText>
        </w:r>
      </w:del>
      <w:ins w:id="239" w:author="Tom" w:date="2015-02-02T11:54:00Z">
        <w:r w:rsidR="007633C2">
          <w:rPr>
            <w:rFonts w:cs="Times New Roman"/>
            <w:szCs w:val="24"/>
          </w:rPr>
          <w:t>in each</w:t>
        </w:r>
      </w:ins>
      <w:r w:rsidRPr="00063FF3">
        <w:rPr>
          <w:rFonts w:cs="Times New Roman"/>
          <w:szCs w:val="24"/>
        </w:rPr>
        <w:t xml:space="preserve"> 0.5 x 0.5 m plot </w:t>
      </w:r>
      <w:del w:id="240" w:author="Tom" w:date="2015-02-02T11:54:00Z">
        <w:r w:rsidRPr="00063FF3" w:rsidDel="007633C2">
          <w:rPr>
            <w:rFonts w:cs="Times New Roman"/>
            <w:szCs w:val="24"/>
          </w:rPr>
          <w:delText>over</w:delText>
        </w:r>
      </w:del>
      <w:ins w:id="241" w:author="Tom" w:date="2015-01-29T15:55:00Z">
        <w:r w:rsidR="0037521D">
          <w:rPr>
            <w:rFonts w:cs="Times New Roman"/>
            <w:szCs w:val="24"/>
          </w:rPr>
          <w:t xml:space="preserve">seeded with </w:t>
        </w:r>
        <w:r w:rsidR="0037521D" w:rsidRPr="0037521D">
          <w:rPr>
            <w:rFonts w:cs="Times New Roman"/>
            <w:i/>
            <w:szCs w:val="24"/>
            <w:rPrChange w:id="242" w:author="Tom" w:date="2015-01-29T15:55:00Z">
              <w:rPr>
                <w:rFonts w:cs="Times New Roman"/>
                <w:szCs w:val="24"/>
              </w:rPr>
            </w:rPrChange>
          </w:rPr>
          <w:t xml:space="preserve">L. </w:t>
        </w:r>
        <w:proofErr w:type="spellStart"/>
        <w:r w:rsidR="0037521D" w:rsidRPr="0037521D">
          <w:rPr>
            <w:rFonts w:cs="Times New Roman"/>
            <w:i/>
            <w:szCs w:val="24"/>
            <w:rPrChange w:id="243" w:author="Tom" w:date="2015-01-29T15:55:00Z">
              <w:rPr>
                <w:rFonts w:cs="Times New Roman"/>
                <w:szCs w:val="24"/>
              </w:rPr>
            </w:rPrChange>
          </w:rPr>
          <w:t>oreganus</w:t>
        </w:r>
      </w:ins>
      <w:proofErr w:type="spellEnd"/>
      <w:del w:id="244" w:author="Tom" w:date="2015-01-29T15:55:00Z">
        <w:r w:rsidRPr="00063FF3" w:rsidDel="0037521D">
          <w:rPr>
            <w:rFonts w:cs="Times New Roman"/>
            <w:szCs w:val="24"/>
          </w:rPr>
          <w:delText xml:space="preserve"> lupine planted</w:delText>
        </w:r>
      </w:del>
      <w:r w:rsidRPr="00063FF3">
        <w:rPr>
          <w:rFonts w:cs="Times New Roman"/>
          <w:szCs w:val="24"/>
        </w:rPr>
        <w:t xml:space="preserve"> in 2006 and</w:t>
      </w:r>
      <w:del w:id="245" w:author="Tom" w:date="2015-02-02T11:54:00Z">
        <w:r w:rsidRPr="00063FF3" w:rsidDel="007633C2">
          <w:rPr>
            <w:rFonts w:cs="Times New Roman"/>
            <w:szCs w:val="24"/>
          </w:rPr>
          <w:delText xml:space="preserve"> estimated percent cover of grasses, forbs, moss, litter, bare soil, and disturbance</w:delText>
        </w:r>
      </w:del>
      <w:r w:rsidRPr="00063FF3">
        <w:rPr>
          <w:rFonts w:cs="Times New Roman"/>
          <w:szCs w:val="24"/>
        </w:rPr>
        <w:t>.</w:t>
      </w:r>
    </w:p>
    <w:p w:rsidR="00063FF3" w:rsidRPr="00063FF3" w:rsidRDefault="00063FF3" w:rsidP="005F0518">
      <w:pPr>
        <w:ind w:firstLine="0"/>
        <w:rPr>
          <w:rFonts w:cs="Times New Roman"/>
          <w:szCs w:val="24"/>
        </w:rPr>
      </w:pPr>
      <w:r w:rsidRPr="00063FF3">
        <w:rPr>
          <w:rFonts w:eastAsiaTheme="majorEastAsia" w:cstheme="majorBidi"/>
          <w:bCs/>
          <w:i/>
          <w:iCs/>
        </w:rPr>
        <w:t>Establishment by seed</w:t>
      </w:r>
    </w:p>
    <w:p w:rsidR="00063FF3" w:rsidRPr="00063FF3" w:rsidDel="0037521D" w:rsidRDefault="00063FF3" w:rsidP="005F0518">
      <w:pPr>
        <w:rPr>
          <w:del w:id="246" w:author="Tom" w:date="2015-01-29T15:57:00Z"/>
        </w:rPr>
      </w:pPr>
      <w:del w:id="247" w:author="Tom" w:date="2015-01-29T15:57:00Z">
        <w:r w:rsidRPr="00063FF3" w:rsidDel="0037521D">
          <w:delText xml:space="preserve">Throughout this paper, we refer to the proportion of seeds that </w:delText>
        </w:r>
        <w:r w:rsidRPr="00063FF3" w:rsidDel="0037521D">
          <w:rPr>
            <w:i/>
          </w:rPr>
          <w:delText xml:space="preserve">establish </w:delText>
        </w:r>
        <w:r w:rsidRPr="00063FF3" w:rsidDel="0037521D">
          <w:delText xml:space="preserve">rather than </w:delText>
        </w:r>
        <w:r w:rsidRPr="00063FF3" w:rsidDel="0037521D">
          <w:rPr>
            <w:i/>
          </w:rPr>
          <w:delText>germinate</w:delText>
        </w:r>
        <w:r w:rsidRPr="00063FF3" w:rsidDel="0037521D">
          <w:delText xml:space="preserve">; and we define establishment as the proportion of seeds that germinated, emerged and produced photosynthetic cotyledons and/or true leaves that were present at the time we visited each plot in 2010 (definition adapted from </w:delText>
        </w:r>
        <w:r w:rsidRPr="00063FF3" w:rsidDel="0037521D">
          <w:fldChar w:fldCharType="begin"/>
        </w:r>
        <w:r w:rsidR="002D5BB7" w:rsidDel="0037521D">
          <w:delInstrText xml:space="preserve"> ADDIN ZOTERO_ITEM CSL_CITATION {"citationID":"l1i18omha","properties":{"custom":"Harper 1977)","formattedCitation":"Harper 1977)","plainCitation":"Harper 1977)"},"citationItems":[{"id":461,"uris":["http://zotero.org/users/420444/items/5GS9MJRU"],"uri":["http://zotero.org/users/420444/items/5GS9MJRU"],"itemData":{"id":461,"type":"book","title":"Population Biology of Plants","publisher":"Academic Press","publisher-place":"New York, NY","number-of-pages":"892","event-place":"New York, NY","author":[{"family":"Harper","given":"John L."}],"issued":{"date-parts":[["1977"]]}}}],"schema":"https://github.com/citation-style-language/schema/raw/master/csl-citation.json"} </w:delInstrText>
        </w:r>
        <w:r w:rsidRPr="00063FF3" w:rsidDel="0037521D">
          <w:fldChar w:fldCharType="separate"/>
        </w:r>
        <w:r w:rsidR="00A1409D" w:rsidRPr="00A1409D" w:rsidDel="0037521D">
          <w:rPr>
            <w:rFonts w:cs="Times New Roman"/>
          </w:rPr>
          <w:delText>Harper 1977)</w:delText>
        </w:r>
        <w:r w:rsidRPr="00063FF3" w:rsidDel="0037521D">
          <w:rPr>
            <w:rFonts w:cs="Times New Roman"/>
          </w:rPr>
          <w:fldChar w:fldCharType="end"/>
        </w:r>
        <w:r w:rsidRPr="00063FF3" w:rsidDel="0037521D">
          <w:delText>.  This count excludes seeds that may have emerged and died before our survey of the plots as well as seeds that never germinated.</w:delText>
        </w:r>
      </w:del>
    </w:p>
    <w:p w:rsidR="00063FF3" w:rsidRPr="00063FF3" w:rsidRDefault="00063FF3" w:rsidP="005F0518">
      <w:pPr>
        <w:rPr>
          <w:rFonts w:cs="Times New Roman"/>
          <w:szCs w:val="24"/>
        </w:rPr>
      </w:pPr>
      <w:del w:id="248" w:author="Tom" w:date="2015-01-29T15:57:00Z">
        <w:r w:rsidRPr="00063FF3" w:rsidDel="0037521D">
          <w:rPr>
            <w:rFonts w:cs="Times New Roman"/>
            <w:szCs w:val="24"/>
          </w:rPr>
          <w:delText xml:space="preserve">For two consecutive years, 2010 and 2011, we conducted demographic surveys of all experimental plots </w:delText>
        </w:r>
      </w:del>
      <w:del w:id="249" w:author="Tom" w:date="2015-01-29T15:56:00Z">
        <w:r w:rsidRPr="00063FF3" w:rsidDel="0037521D">
          <w:rPr>
            <w:rFonts w:cs="Times New Roman"/>
            <w:szCs w:val="24"/>
          </w:rPr>
          <w:delText xml:space="preserve">in </w:delText>
        </w:r>
      </w:del>
      <w:ins w:id="250" w:author="Tom" w:date="2015-01-29T16:00:00Z">
        <w:r w:rsidR="0037521D">
          <w:rPr>
            <w:rFonts w:cs="Times New Roman"/>
            <w:szCs w:val="24"/>
          </w:rPr>
          <w:t xml:space="preserve">We </w:t>
        </w:r>
        <w:r w:rsidR="0037521D" w:rsidRPr="00063FF3">
          <w:rPr>
            <w:rFonts w:cs="Times New Roman"/>
            <w:szCs w:val="24"/>
          </w:rPr>
          <w:t xml:space="preserve">counted number of leaves </w:t>
        </w:r>
        <w:r w:rsidR="0037521D">
          <w:rPr>
            <w:rFonts w:cs="Times New Roman"/>
            <w:szCs w:val="24"/>
          </w:rPr>
          <w:t xml:space="preserve">and mapped the location of each </w:t>
        </w:r>
      </w:ins>
      <w:ins w:id="251" w:author="Tom" w:date="2015-01-29T16:01:00Z">
        <w:r w:rsidR="0037521D">
          <w:rPr>
            <w:rFonts w:cs="Times New Roman"/>
            <w:szCs w:val="24"/>
          </w:rPr>
          <w:t xml:space="preserve">target species </w:t>
        </w:r>
      </w:ins>
      <w:ins w:id="252" w:author="Tom" w:date="2015-01-29T16:00:00Z">
        <w:r w:rsidR="0037521D">
          <w:rPr>
            <w:rFonts w:cs="Times New Roman"/>
            <w:szCs w:val="24"/>
          </w:rPr>
          <w:t>seedling</w:t>
        </w:r>
      </w:ins>
      <w:ins w:id="253" w:author="Tom" w:date="2015-02-02T11:56:00Z">
        <w:r w:rsidR="007633C2" w:rsidRPr="007633C2">
          <w:rPr>
            <w:rFonts w:cs="Times New Roman"/>
            <w:szCs w:val="24"/>
          </w:rPr>
          <w:t xml:space="preserve">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ins>
      <w:ins w:id="254" w:author="Tom" w:date="2015-01-29T16:00:00Z">
        <w:r w:rsidR="0037521D">
          <w:rPr>
            <w:rFonts w:cs="Times New Roman"/>
            <w:szCs w:val="24"/>
          </w:rPr>
          <w:t xml:space="preserve"> in</w:t>
        </w:r>
      </w:ins>
      <w:ins w:id="255" w:author="Tom" w:date="2015-01-29T15:56:00Z">
        <w:r w:rsidR="0037521D" w:rsidRPr="00063FF3">
          <w:rPr>
            <w:rFonts w:cs="Times New Roman"/>
            <w:szCs w:val="24"/>
          </w:rPr>
          <w:t xml:space="preserve"> </w:t>
        </w:r>
      </w:ins>
      <w:r w:rsidRPr="00063FF3">
        <w:rPr>
          <w:rFonts w:cs="Times New Roman"/>
          <w:szCs w:val="24"/>
        </w:rPr>
        <w:t xml:space="preserve">April and May of 2010 </w:t>
      </w:r>
      <w:del w:id="256" w:author="Tom" w:date="2015-01-29T15:56:00Z">
        <w:r w:rsidRPr="00063FF3" w:rsidDel="0037521D">
          <w:rPr>
            <w:rFonts w:cs="Times New Roman"/>
            <w:szCs w:val="24"/>
          </w:rPr>
          <w:delText>then again in</w:delText>
        </w:r>
      </w:del>
      <w:ins w:id="257" w:author="Tom" w:date="2015-01-29T15:56:00Z">
        <w:r w:rsidR="0037521D">
          <w:rPr>
            <w:rFonts w:cs="Times New Roman"/>
            <w:szCs w:val="24"/>
          </w:rPr>
          <w:t>a</w:t>
        </w:r>
      </w:ins>
      <w:ins w:id="258" w:author="Tom" w:date="2015-01-29T15:57:00Z">
        <w:r w:rsidR="0037521D">
          <w:rPr>
            <w:rFonts w:cs="Times New Roman"/>
            <w:szCs w:val="24"/>
          </w:rPr>
          <w:t>nd</w:t>
        </w:r>
      </w:ins>
      <w:r w:rsidRPr="00063FF3">
        <w:rPr>
          <w:rFonts w:cs="Times New Roman"/>
          <w:szCs w:val="24"/>
        </w:rPr>
        <w:t xml:space="preserve"> May</w:t>
      </w:r>
      <w:ins w:id="259" w:author="Tom" w:date="2015-02-02T11:56:00Z">
        <w:r w:rsidR="007633C2">
          <w:rPr>
            <w:rFonts w:cs="Times New Roman"/>
            <w:szCs w:val="24"/>
          </w:rPr>
          <w:t xml:space="preserve"> 2011</w:t>
        </w:r>
      </w:ins>
      <w:r w:rsidRPr="00063FF3">
        <w:rPr>
          <w:rFonts w:cs="Times New Roman"/>
          <w:szCs w:val="24"/>
        </w:rPr>
        <w:t xml:space="preserve"> </w:t>
      </w:r>
      <w:del w:id="260" w:author="Tom" w:date="2015-01-29T16:02:00Z">
        <w:r w:rsidRPr="00063FF3" w:rsidDel="00952655">
          <w:rPr>
            <w:rFonts w:cs="Times New Roman"/>
            <w:szCs w:val="24"/>
          </w:rPr>
          <w:delText>2011</w:delText>
        </w:r>
      </w:del>
      <w:del w:id="261" w:author="Tom" w:date="2015-01-29T15:57:00Z">
        <w:r w:rsidRPr="00063FF3" w:rsidDel="0037521D">
          <w:rPr>
            <w:rFonts w:cs="Times New Roman"/>
            <w:szCs w:val="24"/>
          </w:rPr>
          <w:delText>.  W</w:delText>
        </w:r>
      </w:del>
      <w:del w:id="262" w:author="Tom" w:date="2015-01-29T16:02:00Z">
        <w:r w:rsidRPr="00063FF3" w:rsidDel="00952655">
          <w:rPr>
            <w:rFonts w:cs="Times New Roman"/>
            <w:szCs w:val="24"/>
          </w:rPr>
          <w:delText xml:space="preserve">e mapped the location of each individual that established from seed </w:delText>
        </w:r>
      </w:del>
      <w:r w:rsidRPr="00063FF3">
        <w:rPr>
          <w:rFonts w:cs="Times New Roman"/>
          <w:szCs w:val="24"/>
        </w:rPr>
        <w:t xml:space="preserve">by measuring coordinates to the nearest centimeter </w:t>
      </w:r>
      <w:del w:id="263" w:author="Tom" w:date="2015-01-29T16:02:00Z">
        <w:r w:rsidRPr="00063FF3" w:rsidDel="00952655">
          <w:rPr>
            <w:rFonts w:cs="Times New Roman"/>
            <w:szCs w:val="24"/>
          </w:rPr>
          <w:delText>within a 1</w:delText>
        </w:r>
        <w:r w:rsidR="00414440" w:rsidDel="00952655">
          <w:rPr>
            <w:rFonts w:cs="Times New Roman"/>
            <w:szCs w:val="24"/>
          </w:rPr>
          <w:delText xml:space="preserve"> m</w:delText>
        </w:r>
        <w:r w:rsidRPr="00063FF3" w:rsidDel="00952655">
          <w:rPr>
            <w:rFonts w:cs="Times New Roman"/>
            <w:szCs w:val="24"/>
          </w:rPr>
          <w:delText xml:space="preserve"> x 0.5 m plot frame </w:delText>
        </w:r>
      </w:del>
      <w:r w:rsidRPr="00063FF3">
        <w:rPr>
          <w:rFonts w:cs="Times New Roman"/>
          <w:szCs w:val="24"/>
        </w:rPr>
        <w:t xml:space="preserve">and mapping them </w:t>
      </w:r>
      <w:ins w:id="264" w:author="Tom" w:date="2015-01-29T15:58:00Z">
        <w:r w:rsidR="0037521D" w:rsidRPr="00063FF3">
          <w:rPr>
            <w:rFonts w:cs="Times New Roman"/>
            <w:szCs w:val="24"/>
          </w:rPr>
          <w:t>to scale</w:t>
        </w:r>
        <w:r w:rsidR="0037521D" w:rsidRPr="00063FF3">
          <w:rPr>
            <w:rFonts w:cs="Times New Roman"/>
            <w:szCs w:val="24"/>
          </w:rPr>
          <w:t xml:space="preserve"> </w:t>
        </w:r>
      </w:ins>
      <w:r w:rsidRPr="00063FF3">
        <w:rPr>
          <w:rFonts w:cs="Times New Roman"/>
          <w:szCs w:val="24"/>
        </w:rPr>
        <w:t>on a paper datasheet</w:t>
      </w:r>
      <w:del w:id="265" w:author="Tom" w:date="2015-01-29T15:58:00Z">
        <w:r w:rsidRPr="00063FF3" w:rsidDel="0037521D">
          <w:rPr>
            <w:rFonts w:cs="Times New Roman"/>
            <w:szCs w:val="24"/>
          </w:rPr>
          <w:delText xml:space="preserve"> to scale</w:delText>
        </w:r>
      </w:del>
      <w:r w:rsidRPr="00063FF3">
        <w:rPr>
          <w:rFonts w:cs="Times New Roman"/>
          <w:szCs w:val="24"/>
        </w:rPr>
        <w:t xml:space="preserve">. </w:t>
      </w:r>
      <w:del w:id="266" w:author="Tom" w:date="2015-01-29T16:02:00Z">
        <w:r w:rsidRPr="00063FF3" w:rsidDel="00952655">
          <w:rPr>
            <w:rFonts w:cs="Times New Roman"/>
            <w:szCs w:val="24"/>
          </w:rPr>
          <w:delText>Using the map</w:delText>
        </w:r>
      </w:del>
      <w:del w:id="267" w:author="Tom" w:date="2015-01-29T15:58:00Z">
        <w:r w:rsidRPr="00063FF3" w:rsidDel="0037521D">
          <w:rPr>
            <w:rFonts w:cs="Times New Roman"/>
            <w:szCs w:val="24"/>
          </w:rPr>
          <w:delText xml:space="preserve"> we developed,</w:delText>
        </w:r>
      </w:del>
      <w:del w:id="268" w:author="Tom" w:date="2015-01-29T16:02:00Z">
        <w:r w:rsidRPr="00063FF3" w:rsidDel="00952655">
          <w:rPr>
            <w:rFonts w:cs="Times New Roman"/>
            <w:szCs w:val="24"/>
          </w:rPr>
          <w:delText xml:space="preserve"> we relocated </w:delText>
        </w:r>
        <w:r w:rsidRPr="00063FF3" w:rsidDel="00952655">
          <w:rPr>
            <w:rFonts w:cs="Times New Roman"/>
            <w:szCs w:val="24"/>
          </w:rPr>
          <w:lastRenderedPageBreak/>
          <w:delText xml:space="preserve">individuals the following year. For each individual we counted number of leaves at each survey to get a relative estimate of growth.  </w:delText>
        </w:r>
        <w:r w:rsidRPr="00063FF3" w:rsidDel="00952655">
          <w:delText xml:space="preserve"> </w:delText>
        </w:r>
      </w:del>
    </w:p>
    <w:p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 xml:space="preserve">L. </w:t>
      </w:r>
      <w:proofErr w:type="spellStart"/>
      <w:r w:rsidRPr="00063FF3">
        <w:rPr>
          <w:rFonts w:cs="Times New Roman"/>
          <w:i/>
          <w:szCs w:val="24"/>
        </w:rPr>
        <w:t>oreganus</w:t>
      </w:r>
      <w:proofErr w:type="spellEnd"/>
      <w:r w:rsidRPr="00063FF3">
        <w:rPr>
          <w:rFonts w:cs="Times New Roman"/>
          <w:szCs w:val="24"/>
        </w:rPr>
        <w:t xml:space="preserve"> </w:t>
      </w:r>
      <w:ins w:id="269" w:author="Tom" w:date="2015-01-29T16:03:00Z">
        <w:r w:rsidR="00952655">
          <w:rPr>
            <w:rFonts w:cs="Times New Roman"/>
            <w:szCs w:val="24"/>
          </w:rPr>
          <w:t xml:space="preserve">from </w:t>
        </w:r>
      </w:ins>
      <w:r w:rsidRPr="00063FF3">
        <w:rPr>
          <w:rFonts w:cs="Times New Roman"/>
          <w:szCs w:val="24"/>
        </w:rPr>
        <w:t>seeds sown in 2006 by counting the number of lupine leaves present</w:t>
      </w:r>
      <w:ins w:id="270" w:author="Tom" w:date="2015-02-02T11:57:00Z">
        <w:r w:rsidR="007633C2">
          <w:rPr>
            <w:rFonts w:cs="Times New Roman"/>
            <w:szCs w:val="24"/>
          </w:rPr>
          <w:t xml:space="preserve"> in each 0.5 x 0.5 m plot</w:t>
        </w:r>
      </w:ins>
      <w:r w:rsidRPr="00063FF3">
        <w:rPr>
          <w:rFonts w:cs="Times New Roman"/>
          <w:szCs w:val="24"/>
        </w:rPr>
        <w:t xml:space="preserve">. After 5 years of growth, many individuals had grown together and single individuals </w:t>
      </w:r>
      <w:del w:id="271" w:author="Tom" w:date="2015-01-29T16:03:00Z">
        <w:r w:rsidRPr="00063FF3" w:rsidDel="00952655">
          <w:rPr>
            <w:rFonts w:cs="Times New Roman"/>
            <w:szCs w:val="24"/>
          </w:rPr>
          <w:delText>may have had multiple stems coming from the ground therefore it was often</w:delText>
        </w:r>
      </w:del>
      <w:ins w:id="272" w:author="Tom" w:date="2015-01-29T16:03:00Z">
        <w:r w:rsidR="00952655">
          <w:rPr>
            <w:rFonts w:cs="Times New Roman"/>
            <w:szCs w:val="24"/>
          </w:rPr>
          <w:t>were</w:t>
        </w:r>
      </w:ins>
      <w:r w:rsidRPr="00063FF3">
        <w:rPr>
          <w:rFonts w:cs="Times New Roman"/>
          <w:szCs w:val="24"/>
        </w:rPr>
        <w:t xml:space="preserve"> difficult to distinguish </w:t>
      </w:r>
      <w:del w:id="273" w:author="Tom" w:date="2015-01-29T16:03:00Z">
        <w:r w:rsidRPr="00063FF3" w:rsidDel="00952655">
          <w:rPr>
            <w:rFonts w:cs="Times New Roman"/>
            <w:szCs w:val="24"/>
          </w:rPr>
          <w:delText xml:space="preserve">one individual </w:delText>
        </w:r>
      </w:del>
      <w:r w:rsidRPr="00063FF3">
        <w:rPr>
          <w:rFonts w:cs="Times New Roman"/>
          <w:szCs w:val="24"/>
        </w:rPr>
        <w:t>from</w:t>
      </w:r>
      <w:ins w:id="274" w:author="Tom" w:date="2015-01-29T16:03:00Z">
        <w:r w:rsidR="00952655">
          <w:rPr>
            <w:rFonts w:cs="Times New Roman"/>
            <w:szCs w:val="24"/>
          </w:rPr>
          <w:t xml:space="preserve"> one</w:t>
        </w:r>
      </w:ins>
      <w:r w:rsidRPr="00063FF3">
        <w:rPr>
          <w:rFonts w:cs="Times New Roman"/>
          <w:szCs w:val="24"/>
        </w:rPr>
        <w:t xml:space="preserve"> another. We used the number of </w:t>
      </w:r>
      <w:r w:rsidRPr="00063FF3">
        <w:rPr>
          <w:rFonts w:cs="Times New Roman"/>
          <w:i/>
          <w:szCs w:val="24"/>
        </w:rPr>
        <w:t xml:space="preserve">L. </w:t>
      </w:r>
      <w:proofErr w:type="spellStart"/>
      <w:r w:rsidRPr="00063FF3">
        <w:rPr>
          <w:rFonts w:cs="Times New Roman"/>
          <w:i/>
          <w:szCs w:val="24"/>
        </w:rPr>
        <w:t>oreganus</w:t>
      </w:r>
      <w:proofErr w:type="spellEnd"/>
      <w:r w:rsidRPr="00063FF3">
        <w:rPr>
          <w:rFonts w:cs="Times New Roman"/>
          <w:i/>
          <w:szCs w:val="24"/>
        </w:rPr>
        <w:t xml:space="preserve"> </w:t>
      </w:r>
      <w:r w:rsidRPr="00063FF3">
        <w:rPr>
          <w:rFonts w:cs="Times New Roman"/>
          <w:szCs w:val="24"/>
        </w:rPr>
        <w:t xml:space="preserve">leaves as a measure of overall </w:t>
      </w:r>
      <w:del w:id="275" w:author="Tom" w:date="2015-01-29T16:03:00Z">
        <w:r w:rsidRPr="00063FF3" w:rsidDel="00952655">
          <w:rPr>
            <w:rFonts w:cs="Times New Roman"/>
            <w:szCs w:val="24"/>
          </w:rPr>
          <w:delText xml:space="preserve">success </w:delText>
        </w:r>
      </w:del>
      <w:ins w:id="276" w:author="Tom" w:date="2015-01-29T16:03:00Z">
        <w:r w:rsidR="00952655">
          <w:rPr>
            <w:rFonts w:cs="Times New Roman"/>
            <w:szCs w:val="24"/>
          </w:rPr>
          <w:t>growth</w:t>
        </w:r>
        <w:r w:rsidR="00952655" w:rsidRPr="00063FF3">
          <w:rPr>
            <w:rFonts w:cs="Times New Roman"/>
            <w:szCs w:val="24"/>
          </w:rPr>
          <w:t xml:space="preserve"> </w:t>
        </w:r>
      </w:ins>
      <w:r w:rsidRPr="00063FF3">
        <w:rPr>
          <w:rFonts w:cs="Times New Roman"/>
          <w:szCs w:val="24"/>
        </w:rPr>
        <w:t xml:space="preserve">of the 50 seeds sown in 2006. </w:t>
      </w:r>
    </w:p>
    <w:p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Transplants</w:t>
      </w:r>
    </w:p>
    <w:p w:rsidR="00063FF3" w:rsidRPr="00063FF3" w:rsidRDefault="00063FF3" w:rsidP="005F0518">
      <w:pPr>
        <w:rPr>
          <w:rFonts w:cs="Times New Roman"/>
          <w:szCs w:val="24"/>
        </w:rPr>
      </w:pPr>
      <w:r w:rsidRPr="00063FF3">
        <w:rPr>
          <w:rFonts w:cs="Times New Roman"/>
          <w:szCs w:val="24"/>
        </w:rPr>
        <w:t>For</w:t>
      </w:r>
      <w:ins w:id="277" w:author="Tom" w:date="2015-01-29T16:05:00Z">
        <w:r w:rsidR="00952655">
          <w:rPr>
            <w:rFonts w:cs="Times New Roman"/>
            <w:szCs w:val="24"/>
          </w:rPr>
          <w:t xml:space="preserve"> both transplanted species </w:t>
        </w:r>
      </w:ins>
      <w:del w:id="278" w:author="Tom" w:date="2015-01-29T16:05:00Z">
        <w:r w:rsidRPr="00063FF3" w:rsidDel="00952655">
          <w:rPr>
            <w:rFonts w:cs="Times New Roman"/>
            <w:szCs w:val="24"/>
          </w:rPr>
          <w:delText xml:space="preserve"> </w:delText>
        </w:r>
        <w:r w:rsidRPr="00063FF3" w:rsidDel="00952655">
          <w:rPr>
            <w:rFonts w:cs="Times New Roman"/>
            <w:i/>
            <w:szCs w:val="24"/>
          </w:rPr>
          <w:delText>I. tenax,</w:delText>
        </w:r>
      </w:del>
      <w:r w:rsidRPr="00063FF3">
        <w:rPr>
          <w:rFonts w:cs="Times New Roman"/>
          <w:i/>
          <w:szCs w:val="24"/>
        </w:rPr>
        <w:t xml:space="preserve"> </w:t>
      </w:r>
      <w:r w:rsidRPr="00063FF3">
        <w:rPr>
          <w:rFonts w:cs="Times New Roman"/>
          <w:szCs w:val="24"/>
        </w:rPr>
        <w:t xml:space="preserve">we </w:t>
      </w:r>
      <w:del w:id="279" w:author="Tom" w:date="2015-01-29T16:04:00Z">
        <w:r w:rsidRPr="00063FF3" w:rsidDel="00952655">
          <w:rPr>
            <w:rFonts w:cs="Times New Roman"/>
            <w:szCs w:val="24"/>
          </w:rPr>
          <w:delText xml:space="preserve">noted </w:delText>
        </w:r>
      </w:del>
      <w:ins w:id="280" w:author="Tom" w:date="2015-01-29T16:04:00Z">
        <w:r w:rsidR="00952655">
          <w:rPr>
            <w:rFonts w:cs="Times New Roman"/>
            <w:szCs w:val="24"/>
          </w:rPr>
          <w:t xml:space="preserve">recorded plant </w:t>
        </w:r>
      </w:ins>
      <w:del w:id="281" w:author="Tom" w:date="2015-01-29T16:04:00Z">
        <w:r w:rsidRPr="00063FF3" w:rsidDel="00952655">
          <w:rPr>
            <w:rFonts w:cs="Times New Roman"/>
            <w:szCs w:val="24"/>
          </w:rPr>
          <w:delText>if the individual survived</w:delText>
        </w:r>
      </w:del>
      <w:ins w:id="282" w:author="Tom" w:date="2015-01-29T16:05:00Z">
        <w:r w:rsidR="00952655">
          <w:rPr>
            <w:rFonts w:cs="Times New Roman"/>
            <w:szCs w:val="24"/>
          </w:rPr>
          <w:t xml:space="preserve">survival </w:t>
        </w:r>
        <w:commentRangeStart w:id="283"/>
        <w:r w:rsidR="00952655">
          <w:rPr>
            <w:rFonts w:cs="Times New Roman"/>
            <w:szCs w:val="24"/>
          </w:rPr>
          <w:t>in June 2011</w:t>
        </w:r>
        <w:commentRangeEnd w:id="283"/>
        <w:r w:rsidR="00952655">
          <w:rPr>
            <w:rStyle w:val="CommentReference"/>
          </w:rPr>
          <w:commentReference w:id="283"/>
        </w:r>
        <w:r w:rsidR="00952655">
          <w:rPr>
            <w:rFonts w:cs="Times New Roman"/>
            <w:szCs w:val="24"/>
          </w:rPr>
          <w:t xml:space="preserve">.  For I. </w:t>
        </w:r>
        <w:proofErr w:type="spellStart"/>
        <w:r w:rsidR="00952655">
          <w:rPr>
            <w:rFonts w:cs="Times New Roman"/>
            <w:szCs w:val="24"/>
          </w:rPr>
          <w:t>tenax</w:t>
        </w:r>
      </w:ins>
      <w:proofErr w:type="spellEnd"/>
      <w:ins w:id="284" w:author="Tom" w:date="2015-01-29T16:06:00Z">
        <w:r w:rsidR="00952655">
          <w:rPr>
            <w:rFonts w:cs="Times New Roman"/>
            <w:szCs w:val="24"/>
          </w:rPr>
          <w:t>,</w:t>
        </w:r>
      </w:ins>
      <w:del w:id="285" w:author="Tom" w:date="2015-01-29T16:05:00Z">
        <w:r w:rsidRPr="00063FF3" w:rsidDel="00952655">
          <w:rPr>
            <w:rFonts w:cs="Times New Roman"/>
            <w:szCs w:val="24"/>
          </w:rPr>
          <w:delText>,</w:delText>
        </w:r>
      </w:del>
      <w:r w:rsidRPr="00063FF3">
        <w:rPr>
          <w:rFonts w:cs="Times New Roman"/>
          <w:szCs w:val="24"/>
        </w:rPr>
        <w:t xml:space="preserve"> </w:t>
      </w:r>
      <w:ins w:id="286" w:author="Tom" w:date="2015-01-29T16:06:00Z">
        <w:r w:rsidR="00952655">
          <w:rPr>
            <w:rFonts w:cs="Times New Roman"/>
            <w:szCs w:val="24"/>
          </w:rPr>
          <w:t xml:space="preserve">we </w:t>
        </w:r>
      </w:ins>
      <w:r w:rsidRPr="00063FF3">
        <w:rPr>
          <w:rFonts w:cs="Times New Roman"/>
          <w:szCs w:val="24"/>
        </w:rPr>
        <w:t>counted the number of leaves and measured the length of the longest leaf blade</w:t>
      </w:r>
      <w:ins w:id="287" w:author="Tom" w:date="2015-01-29T16:06:00Z">
        <w:r w:rsidR="00952655">
          <w:rPr>
            <w:rFonts w:cs="Times New Roman"/>
            <w:szCs w:val="24"/>
          </w:rPr>
          <w:t xml:space="preserve"> and for </w:t>
        </w:r>
      </w:ins>
      <w:del w:id="288" w:author="Tom" w:date="2015-01-29T16:06:00Z">
        <w:r w:rsidRPr="00063FF3" w:rsidDel="00952655">
          <w:rPr>
            <w:rFonts w:cs="Times New Roman"/>
            <w:szCs w:val="24"/>
          </w:rPr>
          <w:delText xml:space="preserve">. </w:delText>
        </w:r>
      </w:del>
      <w:r w:rsidRPr="00063FF3">
        <w:rPr>
          <w:rFonts w:cs="Times New Roman"/>
          <w:i/>
          <w:szCs w:val="24"/>
        </w:rPr>
        <w:t>C. levisecta</w:t>
      </w:r>
      <w:del w:id="289" w:author="Tom" w:date="2015-01-29T16:07:00Z">
        <w:r w:rsidRPr="00063FF3" w:rsidDel="00952655">
          <w:rPr>
            <w:rFonts w:cs="Times New Roman"/>
            <w:szCs w:val="24"/>
          </w:rPr>
          <w:delText xml:space="preserve"> </w:delText>
        </w:r>
      </w:del>
      <w:ins w:id="290" w:author="Tom" w:date="2015-01-29T16:06:00Z">
        <w:r w:rsidR="00952655">
          <w:rPr>
            <w:rFonts w:cs="Times New Roman"/>
            <w:szCs w:val="24"/>
          </w:rPr>
          <w:t xml:space="preserve">, which </w:t>
        </w:r>
      </w:ins>
      <w:r w:rsidRPr="00063FF3">
        <w:rPr>
          <w:rFonts w:cs="Times New Roman"/>
          <w:szCs w:val="24"/>
        </w:rPr>
        <w:t xml:space="preserve">produces multiple shoots from the ground, we measured the length of each shoot </w:t>
      </w:r>
      <w:del w:id="291" w:author="Tom" w:date="2015-01-29T16:07:00Z">
        <w:r w:rsidRPr="00063FF3" w:rsidDel="00952655">
          <w:rPr>
            <w:rFonts w:cs="Times New Roman"/>
            <w:szCs w:val="24"/>
          </w:rPr>
          <w:delText xml:space="preserve">an individual produced </w:delText>
        </w:r>
      </w:del>
      <w:r w:rsidRPr="00063FF3">
        <w:rPr>
          <w:rFonts w:cs="Times New Roman"/>
          <w:szCs w:val="24"/>
        </w:rPr>
        <w:t xml:space="preserve">and noted whether or not they </w:t>
      </w:r>
      <w:del w:id="292" w:author="Tom" w:date="2015-01-29T16:07:00Z">
        <w:r w:rsidRPr="00063FF3" w:rsidDel="00952655">
          <w:rPr>
            <w:rFonts w:cs="Times New Roman"/>
            <w:szCs w:val="24"/>
          </w:rPr>
          <w:delText>produced flowers</w:delText>
        </w:r>
      </w:del>
      <w:ins w:id="293" w:author="Tom" w:date="2015-01-29T16:07:00Z">
        <w:r w:rsidR="00952655">
          <w:rPr>
            <w:rFonts w:cs="Times New Roman"/>
            <w:szCs w:val="24"/>
          </w:rPr>
          <w:t>flowered</w:t>
        </w:r>
      </w:ins>
      <w:r w:rsidRPr="00063FF3">
        <w:rPr>
          <w:rFonts w:cs="Times New Roman"/>
          <w:szCs w:val="24"/>
        </w:rPr>
        <w:t>.</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294" w:name="_Toc318116200"/>
      <w:r w:rsidRPr="00063FF3">
        <w:rPr>
          <w:rFonts w:eastAsiaTheme="majorEastAsia" w:cstheme="majorBidi"/>
          <w:bCs/>
          <w:i/>
          <w:u w:val="single"/>
        </w:rPr>
        <w:t>Statistical Analysis</w:t>
      </w:r>
      <w:bookmarkEnd w:id="294"/>
    </w:p>
    <w:p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Pr="00063FF3">
        <w:rPr>
          <w:rFonts w:cs="Times New Roman"/>
          <w:szCs w:val="24"/>
        </w:rPr>
        <w:fldChar w:fldCharType="begin"/>
      </w:r>
      <w:r w:rsidR="002D5BB7">
        <w:rPr>
          <w:rFonts w:cs="Times New Roman"/>
          <w:szCs w:val="24"/>
        </w:rPr>
        <w:instrText xml:space="preserve"> ADDIN ZOTERO_ITEM CSL_CITATION {"citationID":"2oobdsa618","properties":{"formattedCitation":"(2011)","plainCitation":"(2011)"},"citationItems":[{"id":24,"uris":["http://zotero.org/users/420444/items/PQ375SS9"],"uri":["http://zotero.org/users/420444/items/PQ375SS9"],"itemData":{"id":24,"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Pr="00063FF3">
        <w:rPr>
          <w:rFonts w:cs="Times New Roman"/>
          <w:szCs w:val="24"/>
        </w:rPr>
        <w:fldChar w:fldCharType="separate"/>
      </w:r>
      <w:r w:rsidR="00A1409D" w:rsidRPr="00A1409D">
        <w:rPr>
          <w:rFonts w:cs="Times New Roman"/>
        </w:rPr>
        <w:t>(2011)</w:t>
      </w:r>
      <w:r w:rsidRPr="00063FF3">
        <w:rPr>
          <w:rFonts w:cs="Times New Roman"/>
          <w:szCs w:val="24"/>
        </w:rPr>
        <w:fldChar w:fldCharType="end"/>
      </w:r>
      <w:r w:rsidRPr="00063FF3">
        <w:rPr>
          <w:rFonts w:cs="Times New Roman"/>
          <w:szCs w:val="24"/>
        </w:rPr>
        <w:t xml:space="preserve">.  </w:t>
      </w:r>
      <w:r w:rsidRPr="00063FF3">
        <w:rPr>
          <w:szCs w:val="24"/>
        </w:rPr>
        <w:t xml:space="preserve">Our response variables </w:t>
      </w:r>
      <w:del w:id="295" w:author="Tom" w:date="2015-01-29T16:08:00Z">
        <w:r w:rsidRPr="00063FF3" w:rsidDel="00952655">
          <w:rPr>
            <w:szCs w:val="24"/>
          </w:rPr>
          <w:delText xml:space="preserve">are </w:delText>
        </w:r>
      </w:del>
      <w:ins w:id="296" w:author="Tom" w:date="2015-01-29T16:08:00Z">
        <w:r w:rsidR="00952655">
          <w:rPr>
            <w:szCs w:val="24"/>
          </w:rPr>
          <w:t>we</w:t>
        </w:r>
        <w:r w:rsidR="00952655" w:rsidRPr="00063FF3">
          <w:rPr>
            <w:szCs w:val="24"/>
          </w:rPr>
          <w:t xml:space="preserve">re </w:t>
        </w:r>
      </w:ins>
      <w:r w:rsidRPr="00063FF3">
        <w:rPr>
          <w:szCs w:val="24"/>
        </w:rPr>
        <w:t>the proportion of seeds that establish and proportion of established seeds or vegetative transplants that survive</w:t>
      </w:r>
      <w:ins w:id="297" w:author="Tom" w:date="2015-01-29T16:08:00Z">
        <w:r w:rsidR="00952655">
          <w:rPr>
            <w:szCs w:val="24"/>
          </w:rPr>
          <w:t>d</w:t>
        </w:r>
      </w:ins>
      <w:r w:rsidRPr="00063FF3">
        <w:rPr>
          <w:szCs w:val="24"/>
        </w:rPr>
        <w:t xml:space="preserve"> in our experimental plots.  Our explanatory variables </w:t>
      </w:r>
      <w:del w:id="298" w:author="Tom" w:date="2015-01-29T16:08:00Z">
        <w:r w:rsidRPr="00063FF3" w:rsidDel="00952655">
          <w:rPr>
            <w:szCs w:val="24"/>
          </w:rPr>
          <w:delText xml:space="preserve">are </w:delText>
        </w:r>
      </w:del>
      <w:ins w:id="299" w:author="Tom" w:date="2015-01-29T16:08:00Z">
        <w:r w:rsidR="00952655">
          <w:rPr>
            <w:szCs w:val="24"/>
          </w:rPr>
          <w:t>we</w:t>
        </w:r>
        <w:r w:rsidR="00952655" w:rsidRPr="00063FF3">
          <w:rPr>
            <w:szCs w:val="24"/>
          </w:rPr>
          <w:t xml:space="preserve">re </w:t>
        </w:r>
      </w:ins>
      <w:r w:rsidRPr="00063FF3">
        <w:rPr>
          <w:szCs w:val="24"/>
        </w:rPr>
        <w:t>percent cover of existing vegetation</w:t>
      </w:r>
      <w:del w:id="300" w:author="Tom" w:date="2015-01-29T16:08:00Z">
        <w:r w:rsidRPr="00063FF3" w:rsidDel="00952655">
          <w:rPr>
            <w:szCs w:val="24"/>
          </w:rPr>
          <w:delText>, grouped</w:delText>
        </w:r>
      </w:del>
      <w:r w:rsidRPr="00063FF3">
        <w:rPr>
          <w:szCs w:val="24"/>
        </w:rPr>
        <w:t xml:space="preserve"> by functional group and average litter depth, measured in centimeters.</w:t>
      </w:r>
    </w:p>
    <w:p w:rsidR="00063FF3" w:rsidRPr="00063FF3" w:rsidRDefault="00063FF3" w:rsidP="005F0518">
      <w:pPr>
        <w:rPr>
          <w:rFonts w:cs="Times New Roman"/>
          <w:szCs w:val="24"/>
        </w:rPr>
      </w:pPr>
      <w:del w:id="301" w:author="Tom" w:date="2015-01-29T16:09:00Z">
        <w:r w:rsidRPr="00063FF3" w:rsidDel="00952655">
          <w:rPr>
            <w:rFonts w:cs="Times New Roman"/>
            <w:szCs w:val="24"/>
          </w:rPr>
          <w:delText xml:space="preserve">Cover estimates were averaged across the 0.5 x 1 m split-plot for </w:delText>
        </w:r>
        <w:r w:rsidRPr="00063FF3" w:rsidDel="00952655">
          <w:rPr>
            <w:rFonts w:cs="Times New Roman"/>
            <w:i/>
            <w:szCs w:val="24"/>
          </w:rPr>
          <w:delText xml:space="preserve">L .oreganus </w:delText>
        </w:r>
        <w:r w:rsidRPr="00063FF3" w:rsidDel="00952655">
          <w:rPr>
            <w:rFonts w:cs="Times New Roman"/>
            <w:szCs w:val="24"/>
          </w:rPr>
          <w:delText xml:space="preserve">and across the whole 0.5 x 2 m plot for all other species. </w:delText>
        </w:r>
      </w:del>
      <w:commentRangeStart w:id="302"/>
      <w:r w:rsidRPr="00063FF3">
        <w:rPr>
          <w:rFonts w:cs="Times New Roman"/>
          <w:szCs w:val="24"/>
        </w:rPr>
        <w:t xml:space="preserve">We used Analysis of Variance and simple </w:t>
      </w:r>
      <w:r w:rsidRPr="00063FF3">
        <w:rPr>
          <w:rFonts w:cs="Times New Roman"/>
          <w:szCs w:val="24"/>
        </w:rPr>
        <w:lastRenderedPageBreak/>
        <w:t>descriptive statistics on the community components to verify that our manipulated communities represented a wide range of community conditions.</w:t>
      </w:r>
      <w:commentRangeEnd w:id="302"/>
      <w:r w:rsidR="00952655">
        <w:rPr>
          <w:rStyle w:val="CommentReference"/>
        </w:rPr>
        <w:commentReference w:id="302"/>
      </w:r>
    </w:p>
    <w:p w:rsidR="00063FF3" w:rsidRPr="00063FF3" w:rsidRDefault="00063FF3" w:rsidP="00DF71A5">
      <w:pPr>
        <w:rPr>
          <w:rFonts w:cs="Times New Roman"/>
          <w:szCs w:val="24"/>
        </w:rPr>
      </w:pPr>
      <w:r w:rsidRPr="00063FF3">
        <w:rPr>
          <w:rFonts w:cs="Times New Roman"/>
          <w:szCs w:val="24"/>
        </w:rPr>
        <w:t xml:space="preserve">We used Analysis of Variance </w:t>
      </w:r>
      <w:r w:rsidR="00B62B58">
        <w:rPr>
          <w:rFonts w:cs="Times New Roman"/>
          <w:szCs w:val="24"/>
        </w:rPr>
        <w:t xml:space="preserve">(ANOVA) </w:t>
      </w:r>
      <w:r w:rsidRPr="00063FF3">
        <w:rPr>
          <w:rFonts w:cs="Times New Roman"/>
          <w:szCs w:val="24"/>
        </w:rPr>
        <w:t xml:space="preserve">to test for </w:t>
      </w:r>
      <w:commentRangeStart w:id="303"/>
      <w:r w:rsidRPr="00063FF3">
        <w:rPr>
          <w:rFonts w:cs="Times New Roman"/>
          <w:szCs w:val="24"/>
        </w:rPr>
        <w:t xml:space="preserve">differences among the three sites </w:t>
      </w:r>
      <w:commentRangeEnd w:id="303"/>
      <w:r w:rsidR="00B42367">
        <w:rPr>
          <w:rStyle w:val="CommentReference"/>
        </w:rPr>
        <w:commentReference w:id="303"/>
      </w:r>
      <w:r w:rsidRPr="00063FF3">
        <w:rPr>
          <w:rFonts w:cs="Times New Roman"/>
          <w:szCs w:val="24"/>
        </w:rPr>
        <w:t xml:space="preserve">and, although establishment did not always </w:t>
      </w:r>
      <w:del w:id="304" w:author="Tom" w:date="2015-02-02T11:59:00Z">
        <w:r w:rsidRPr="00063FF3" w:rsidDel="00B42367">
          <w:rPr>
            <w:rFonts w:cs="Times New Roman"/>
            <w:szCs w:val="24"/>
          </w:rPr>
          <w:delText xml:space="preserve">significantly </w:delText>
        </w:r>
      </w:del>
      <w:r w:rsidRPr="00063FF3">
        <w:rPr>
          <w:rFonts w:cs="Times New Roman"/>
          <w:szCs w:val="24"/>
        </w:rPr>
        <w:t xml:space="preserve">differ </w:t>
      </w:r>
      <w:ins w:id="305" w:author="Tom" w:date="2015-02-02T11:59:00Z">
        <w:r w:rsidR="00B42367" w:rsidRPr="00063FF3">
          <w:rPr>
            <w:rFonts w:cs="Times New Roman"/>
            <w:szCs w:val="24"/>
          </w:rPr>
          <w:t xml:space="preserve">significantly </w:t>
        </w:r>
      </w:ins>
      <w:r w:rsidRPr="00063FF3">
        <w:rPr>
          <w:rFonts w:cs="Times New Roman"/>
          <w:szCs w:val="24"/>
        </w:rPr>
        <w:t xml:space="preserve">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levisecta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i/>
          <w:szCs w:val="24"/>
        </w:rPr>
        <w:t xml:space="preserve"> </w:t>
      </w:r>
      <w:r w:rsidRPr="00063FF3">
        <w:rPr>
          <w:rFonts w:cs="Times New Roman"/>
          <w:szCs w:val="24"/>
        </w:rPr>
        <w:t xml:space="preserve">plugs planted in 2010.  </w:t>
      </w:r>
    </w:p>
    <w:p w:rsidR="00063FF3" w:rsidRPr="00063FF3" w:rsidRDefault="00063FF3" w:rsidP="005F0518">
      <w:pPr>
        <w:rPr>
          <w:rFonts w:cs="Times New Roman"/>
          <w:szCs w:val="24"/>
        </w:rPr>
      </w:pPr>
      <w:commentRangeStart w:id="306"/>
      <w:r w:rsidRPr="00063FF3">
        <w:rPr>
          <w:rFonts w:cs="Times New Roman"/>
          <w:szCs w:val="24"/>
        </w:rPr>
        <w:t>Although</w:t>
      </w:r>
      <w:commentRangeEnd w:id="306"/>
      <w:r w:rsidR="00B42367">
        <w:rPr>
          <w:rStyle w:val="CommentReference"/>
        </w:rPr>
        <w:commentReference w:id="306"/>
      </w:r>
      <w:r w:rsidRPr="00063FF3">
        <w:rPr>
          <w:rFonts w:cs="Times New Roman"/>
          <w:szCs w:val="24"/>
        </w:rPr>
        <w:t xml:space="preserve"> we determined that there was no density dependence for this species, in 2011 survival was analyzed for each split plot to retain the 0.5 m resolution of cover estimates for all of the seeds with a shared treatment history. </w:t>
      </w:r>
    </w:p>
    <w:p w:rsidR="00063FF3" w:rsidRPr="00063FF3" w:rsidDel="00952655" w:rsidRDefault="00063FF3" w:rsidP="005F0518">
      <w:pPr>
        <w:rPr>
          <w:del w:id="307" w:author="Tom" w:date="2015-01-29T16:11:00Z"/>
          <w:rFonts w:cs="Times New Roman"/>
          <w:szCs w:val="24"/>
        </w:rPr>
      </w:pPr>
      <w:del w:id="308" w:author="Tom" w:date="2015-01-29T16:11:00Z">
        <w:r w:rsidRPr="00063FF3" w:rsidDel="00952655">
          <w:rPr>
            <w:rFonts w:cs="Times New Roman"/>
            <w:szCs w:val="24"/>
          </w:rPr>
          <w:delText xml:space="preserve">Our threshold for statistical significance was p=0.05 but because our primary interest is identifying any </w:delText>
        </w:r>
        <w:r w:rsidRPr="00063FF3" w:rsidDel="00952655">
          <w:rPr>
            <w:rFonts w:cs="Times New Roman"/>
            <w:i/>
            <w:szCs w:val="24"/>
          </w:rPr>
          <w:delText xml:space="preserve">potential </w:delText>
        </w:r>
        <w:r w:rsidRPr="00063FF3" w:rsidDel="00952655">
          <w:rPr>
            <w:rFonts w:cs="Times New Roman"/>
            <w:szCs w:val="24"/>
          </w:rPr>
          <w:delText>interactions between our study species and the existing plant community, we report results to p=0.1 as being suggestive or equivocal and worthy of note.</w:delText>
        </w:r>
      </w:del>
    </w:p>
    <w:p w:rsidR="00063FF3" w:rsidRPr="00063FF3" w:rsidRDefault="00063FF3" w:rsidP="005F0518">
      <w:pPr>
        <w:keepNext/>
        <w:keepLines/>
        <w:spacing w:before="360"/>
        <w:ind w:firstLine="0"/>
        <w:outlineLvl w:val="1"/>
        <w:rPr>
          <w:rFonts w:eastAsiaTheme="majorEastAsia" w:cstheme="majorBidi"/>
          <w:b/>
          <w:bCs/>
          <w:szCs w:val="26"/>
        </w:rPr>
      </w:pPr>
      <w:bookmarkStart w:id="309" w:name="_Toc318116201"/>
      <w:r w:rsidRPr="00063FF3">
        <w:rPr>
          <w:rFonts w:eastAsiaTheme="majorEastAsia" w:cstheme="majorBidi"/>
          <w:b/>
          <w:bCs/>
          <w:szCs w:val="26"/>
        </w:rPr>
        <w:t>Results</w:t>
      </w:r>
      <w:bookmarkEnd w:id="309"/>
    </w:p>
    <w:p w:rsidR="00063FF3" w:rsidRPr="00063FF3" w:rsidRDefault="00063FF3" w:rsidP="005F0518">
      <w:pPr>
        <w:keepNext/>
        <w:keepLines/>
        <w:spacing w:before="120"/>
        <w:ind w:firstLine="0"/>
        <w:outlineLvl w:val="2"/>
        <w:rPr>
          <w:rFonts w:eastAsiaTheme="majorEastAsia" w:cstheme="majorBidi"/>
          <w:bCs/>
          <w:i/>
          <w:u w:val="single"/>
        </w:rPr>
      </w:pPr>
      <w:bookmarkStart w:id="310" w:name="_Toc318116202"/>
      <w:r w:rsidRPr="00063FF3">
        <w:rPr>
          <w:rFonts w:eastAsiaTheme="majorEastAsia" w:cstheme="majorBidi"/>
          <w:bCs/>
          <w:i/>
          <w:u w:val="single"/>
        </w:rPr>
        <w:t>Community Components</w:t>
      </w:r>
      <w:bookmarkEnd w:id="310"/>
      <w:r w:rsidRPr="00063FF3">
        <w:rPr>
          <w:rFonts w:eastAsiaTheme="majorEastAsia" w:cstheme="majorBidi"/>
          <w:bCs/>
          <w:i/>
          <w:u w:val="single"/>
        </w:rPr>
        <w:t xml:space="preserve"> </w:t>
      </w:r>
    </w:p>
    <w:p w:rsidR="001F4FBF" w:rsidRDefault="00063FF3" w:rsidP="001F4FBF">
      <w:pPr>
        <w:rPr>
          <w:rFonts w:eastAsiaTheme="minorEastAsia"/>
          <w:bCs/>
          <w:szCs w:val="18"/>
          <w:lang w:bidi="en-US"/>
        </w:rPr>
      </w:pPr>
      <w:r w:rsidRPr="00063FF3">
        <w:t xml:space="preserve">Grass cover in our plots ranged from 0 to 80% and differed by site (f=5.77, </w:t>
      </w:r>
      <w:proofErr w:type="spellStart"/>
      <w:r w:rsidRPr="00063FF3">
        <w:t>df</w:t>
      </w:r>
      <w:proofErr w:type="spellEnd"/>
      <w:r w:rsidRPr="00063FF3">
        <w:t xml:space="preserve">=2, p=0.03, ANOVA F-test).  Cover by forbs ranged from 19% to 93% and did not differ significantly by site (f=5.77, </w:t>
      </w:r>
      <w:proofErr w:type="spellStart"/>
      <w:r w:rsidRPr="00063FF3">
        <w:t>df</w:t>
      </w:r>
      <w:proofErr w:type="spellEnd"/>
      <w:r w:rsidRPr="00063FF3">
        <w:t xml:space="preserve">=2, p=0.34).  Total cover of vascular plants, the sum of grass and forb estimates, ranged from 42 to 121% and did not differ by site (f=0.32, </w:t>
      </w:r>
      <w:proofErr w:type="spellStart"/>
      <w:r w:rsidRPr="00063FF3">
        <w:t>df</w:t>
      </w:r>
      <w:proofErr w:type="spellEnd"/>
      <w:r w:rsidRPr="00063FF3">
        <w:t xml:space="preserve">=2, p=0.72).  Litter depth ranged from 0.25 to 5.10 centimeters and was closely correlated with grass cover (p&lt;0.0001; Figure 2).  Disturbed area of plots caused primarily by moles ranged from 0 to 50% and differed by site (f=11.35, </w:t>
      </w:r>
      <w:proofErr w:type="spellStart"/>
      <w:r w:rsidRPr="00063FF3">
        <w:t>df</w:t>
      </w:r>
      <w:proofErr w:type="spellEnd"/>
      <w:r w:rsidRPr="00063FF3">
        <w:t>=2, p=0.0001).</w:t>
      </w:r>
    </w:p>
    <w:p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lastRenderedPageBreak/>
        <w:t>Lupine</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1F4FBF">
      <w:r w:rsidRPr="00325ED2">
        <w:rPr>
          <w:i/>
          <w:rPrChange w:id="311" w:author="Tom" w:date="2015-01-29T16:47:00Z">
            <w:rPr/>
          </w:rPrChange>
        </w:rPr>
        <w:t xml:space="preserve">L. </w:t>
      </w:r>
      <w:proofErr w:type="spellStart"/>
      <w:r w:rsidRPr="00325ED2">
        <w:rPr>
          <w:i/>
          <w:rPrChange w:id="312" w:author="Tom" w:date="2015-01-29T16:47:00Z">
            <w:rPr/>
          </w:rPrChange>
        </w:rPr>
        <w:t>oreganus</w:t>
      </w:r>
      <w:proofErr w:type="spellEnd"/>
      <w:r w:rsidRPr="00063FF3">
        <w:t xml:space="preserve"> establishment did not differ among sites (p=0.78). </w:t>
      </w:r>
      <w:del w:id="313" w:author="Tom" w:date="2015-01-29T16:49:00Z">
        <w:r w:rsidRPr="00063FF3" w:rsidDel="00325ED2">
          <w:delText xml:space="preserve">After accounting for site, </w:delText>
        </w:r>
      </w:del>
      <w:ins w:id="314" w:author="Tom" w:date="2015-01-29T16:49:00Z">
        <w:r w:rsidR="00325ED2">
          <w:t xml:space="preserve">Seedling establishment </w:t>
        </w:r>
      </w:ins>
      <w:del w:id="315" w:author="Tom" w:date="2015-01-29T16:49:00Z">
        <w:r w:rsidRPr="00063FF3" w:rsidDel="00325ED2">
          <w:delText xml:space="preserve">there is convincing evidence that litter depth </w:delText>
        </w:r>
      </w:del>
      <w:r w:rsidRPr="00063FF3">
        <w:t xml:space="preserve">was positively correlated with </w:t>
      </w:r>
      <w:ins w:id="316" w:author="Tom" w:date="2015-01-29T16:49:00Z">
        <w:r w:rsidR="00325ED2" w:rsidRPr="00063FF3">
          <w:t xml:space="preserve">litter depth </w:t>
        </w:r>
      </w:ins>
      <w:del w:id="317" w:author="Tom" w:date="2015-01-29T16:50:00Z">
        <w:r w:rsidRPr="00063FF3" w:rsidDel="00325ED2">
          <w:delText>establishment</w:delText>
        </w:r>
      </w:del>
      <w:r w:rsidRPr="00063FF3">
        <w:t xml:space="preserve"> after accounting for site (p=0.03, R</w:t>
      </w:r>
      <w:r w:rsidRPr="00063FF3">
        <w:rPr>
          <w:vertAlign w:val="superscript"/>
        </w:rPr>
        <w:t>2</w:t>
      </w:r>
      <w:r w:rsidRPr="00063FF3">
        <w:t xml:space="preserve">=0.11, see Table 2 for all regression models).   </w:t>
      </w:r>
      <w:ins w:id="318" w:author="Tom" w:date="2015-01-29T16:50:00Z">
        <w:r w:rsidR="00325ED2">
          <w:t xml:space="preserve">This </w:t>
        </w:r>
      </w:ins>
      <w:del w:id="319" w:author="Tom" w:date="2015-01-29T16:48:00Z">
        <w:r w:rsidRPr="00063FF3" w:rsidDel="00325ED2">
          <w:delText xml:space="preserve">The </w:delText>
        </w:r>
      </w:del>
      <w:r w:rsidRPr="00063FF3">
        <w:t xml:space="preserve">correlation </w:t>
      </w:r>
      <w:del w:id="320" w:author="Tom" w:date="2015-01-29T16:48:00Z">
        <w:r w:rsidRPr="00063FF3" w:rsidDel="00325ED2">
          <w:delText>with litter depth was demonstrated</w:delText>
        </w:r>
      </w:del>
      <w:ins w:id="321" w:author="Tom" w:date="2015-01-29T16:48:00Z">
        <w:r w:rsidR="00325ED2">
          <w:t xml:space="preserve">was </w:t>
        </w:r>
      </w:ins>
      <w:ins w:id="322" w:author="Tom" w:date="2015-01-29T16:50:00Z">
        <w:r w:rsidR="00325ED2">
          <w:t>significant individually</w:t>
        </w:r>
      </w:ins>
      <w:r w:rsidRPr="00063FF3">
        <w:t xml:space="preserve"> at Pigeon Butte (p=0.06) and Ft. Hoskins (p=0.069)</w:t>
      </w:r>
      <w:ins w:id="323" w:author="Tom" w:date="2015-01-29T16:48:00Z">
        <w:r w:rsidR="00325ED2">
          <w:t>,</w:t>
        </w:r>
      </w:ins>
      <w:r w:rsidRPr="00063FF3">
        <w:t xml:space="preserve"> but not at </w:t>
      </w:r>
      <w:proofErr w:type="spellStart"/>
      <w:r w:rsidRPr="00063FF3">
        <w:t>Bellfountain</w:t>
      </w:r>
      <w:proofErr w:type="spellEnd"/>
      <w:r w:rsidRPr="00063FF3">
        <w:t xml:space="preserve"> (p=0.29, Figure 3).  </w:t>
      </w:r>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rsidR="00063FF3" w:rsidRPr="00063FF3" w:rsidRDefault="00063FF3" w:rsidP="005F0518">
      <w:r w:rsidRPr="00063FF3">
        <w:t xml:space="preserve">Survival </w:t>
      </w:r>
      <w:del w:id="324" w:author="Tom" w:date="2015-01-29T16:50:00Z">
        <w:r w:rsidRPr="00063FF3" w:rsidDel="00325ED2">
          <w:delText xml:space="preserve">in </w:delText>
        </w:r>
      </w:del>
      <w:ins w:id="325" w:author="Tom" w:date="2015-01-29T16:50:00Z">
        <w:r w:rsidR="00325ED2">
          <w:t>to</w:t>
        </w:r>
        <w:r w:rsidR="00325ED2" w:rsidRPr="00063FF3">
          <w:t xml:space="preserve"> </w:t>
        </w:r>
      </w:ins>
      <w:r w:rsidRPr="00063FF3">
        <w:t xml:space="preserve">2011 of plants that established in 2010 differed by site (f=14.97, </w:t>
      </w:r>
      <w:proofErr w:type="spellStart"/>
      <w:r w:rsidRPr="00063FF3">
        <w:t>df</w:t>
      </w:r>
      <w:proofErr w:type="spellEnd"/>
      <w:r w:rsidRPr="00063FF3">
        <w:t>=2, p&lt;0.0001)</w:t>
      </w:r>
      <w:del w:id="326" w:author="Tom" w:date="2015-01-29T16:52:00Z">
        <w:r w:rsidRPr="00063FF3" w:rsidDel="00325ED2">
          <w:delText xml:space="preserve">.   Survival however </w:delText>
        </w:r>
      </w:del>
      <w:ins w:id="327" w:author="Tom" w:date="2015-01-29T16:52:00Z">
        <w:r w:rsidR="00325ED2">
          <w:t xml:space="preserve">, but </w:t>
        </w:r>
      </w:ins>
      <w:r w:rsidRPr="00063FF3">
        <w:t xml:space="preserve">did not depend on scarification (f=2.25, </w:t>
      </w:r>
      <w:proofErr w:type="spellStart"/>
      <w:r w:rsidRPr="00063FF3">
        <w:t>df</w:t>
      </w:r>
      <w:proofErr w:type="spellEnd"/>
      <w:r w:rsidRPr="00063FF3">
        <w:t xml:space="preserve">=1, p=0.33), nor on the number of plants that established in 2010 (f=0.29, </w:t>
      </w:r>
      <w:proofErr w:type="spellStart"/>
      <w:r w:rsidRPr="00063FF3">
        <w:t>df</w:t>
      </w:r>
      <w:proofErr w:type="spellEnd"/>
      <w:r w:rsidRPr="00063FF3">
        <w:t>=1, p=0.48 ANOVA F-test).</w:t>
      </w:r>
    </w:p>
    <w:p w:rsidR="00063FF3" w:rsidRPr="00063FF3" w:rsidRDefault="00687F77" w:rsidP="005F0518">
      <w:pPr>
        <w:rPr>
          <w:noProof/>
        </w:rPr>
      </w:pPr>
      <w:r>
        <w:t>S</w:t>
      </w:r>
      <w:r w:rsidR="00063FF3" w:rsidRPr="00063FF3">
        <w:t>urvival  was positively correlated with litter depth after accounting for site (p=0.05, R</w:t>
      </w:r>
      <w:r w:rsidR="00063FF3" w:rsidRPr="00063FF3">
        <w:rPr>
          <w:vertAlign w:val="superscript"/>
        </w:rPr>
        <w:t>2</w:t>
      </w:r>
      <w:r w:rsidR="00063FF3" w:rsidRPr="00063FF3">
        <w:t xml:space="preserve">=0.30; Figure </w:t>
      </w:r>
      <w:r w:rsidR="0003791E">
        <w:t>4</w:t>
      </w:r>
      <w:r w:rsidR="00063FF3" w:rsidRPr="00063FF3">
        <w:t>).  Disturbance by moles was strongly negatively correlated with survival after accounting for site (p=0.0005, R</w:t>
      </w:r>
      <w:r w:rsidR="00063FF3" w:rsidRPr="00063FF3">
        <w:rPr>
          <w:vertAlign w:val="superscript"/>
        </w:rPr>
        <w:t>2</w:t>
      </w:r>
      <w:r w:rsidR="00063FF3" w:rsidRPr="00063FF3">
        <w:t xml:space="preserve">=0.39, Figure </w:t>
      </w:r>
      <w:r w:rsidR="0003791E">
        <w:t>4</w:t>
      </w:r>
      <w:r w:rsidR="00063FF3" w:rsidRPr="00063FF3">
        <w:t>).</w:t>
      </w:r>
      <w:r w:rsidR="00063FF3" w:rsidRPr="00063FF3">
        <w:rPr>
          <w:noProof/>
        </w:rPr>
        <w:t xml:space="preserve"> </w:t>
      </w:r>
    </w:p>
    <w:p w:rsidR="00063FF3" w:rsidRPr="00063FF3" w:rsidRDefault="00063FF3" w:rsidP="005F0518">
      <w:pPr>
        <w:rPr>
          <w:noProof/>
        </w:rPr>
      </w:pPr>
      <w:r w:rsidRPr="00063FF3">
        <w:rPr>
          <w:noProof/>
        </w:rPr>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CI 11%-41%). </w:t>
      </w:r>
      <w:commentRangeStart w:id="328"/>
      <w:r w:rsidRPr="00063FF3">
        <w:rPr>
          <w:noProof/>
        </w:rPr>
        <w:t xml:space="preserve">Plots with flowering lupine had a higher mean number of leaves (f=23.4, df=1, p=0.0001 ANOVA F-test; Figure </w:t>
      </w:r>
      <w:r w:rsidR="0003791E">
        <w:rPr>
          <w:noProof/>
        </w:rPr>
        <w:t>5</w:t>
      </w:r>
      <w:r w:rsidRPr="00063FF3">
        <w:rPr>
          <w:noProof/>
        </w:rPr>
        <w:t>)</w:t>
      </w:r>
      <w:commentRangeEnd w:id="328"/>
      <w:r w:rsidR="0004732F">
        <w:rPr>
          <w:rStyle w:val="CommentReference"/>
        </w:rPr>
        <w:commentReference w:id="328"/>
      </w:r>
      <w:r w:rsidRPr="00063FF3">
        <w:rPr>
          <w:noProof/>
        </w:rPr>
        <w:t>. Of the plots with lupine, median leaf number was positively correlated with litter depth (p=0.07) after accounting for site. All other community factors appeared to have a neutral effect on median leaf number (Table 3).</w:t>
      </w:r>
    </w:p>
    <w:p w:rsidR="00063FF3" w:rsidRPr="00063FF3" w:rsidRDefault="00063FF3" w:rsidP="005F0518">
      <w:pPr>
        <w:keepNext/>
        <w:keepLines/>
        <w:spacing w:before="120"/>
        <w:ind w:firstLine="0"/>
        <w:outlineLvl w:val="2"/>
        <w:rPr>
          <w:rFonts w:eastAsiaTheme="majorEastAsia" w:cstheme="majorBidi"/>
          <w:bCs/>
          <w:i/>
          <w:u w:val="single"/>
        </w:rPr>
      </w:pPr>
      <w:bookmarkStart w:id="329" w:name="_Toc318116204"/>
      <w:proofErr w:type="spellStart"/>
      <w:r w:rsidRPr="00063FF3">
        <w:rPr>
          <w:rFonts w:eastAsiaTheme="majorEastAsia" w:cstheme="majorBidi"/>
          <w:bCs/>
          <w:i/>
          <w:u w:val="single"/>
        </w:rPr>
        <w:lastRenderedPageBreak/>
        <w:t>Sidalcea</w:t>
      </w:r>
      <w:bookmarkEnd w:id="329"/>
      <w:proofErr w:type="spellEnd"/>
      <w:ins w:id="330" w:author="Tom" w:date="2015-01-29T16:26:00Z">
        <w:r w:rsidR="00F35D11" w:rsidRPr="00F35D11">
          <w:rPr>
            <w:i/>
          </w:rPr>
          <w:t xml:space="preserve"> </w:t>
        </w:r>
        <w:proofErr w:type="spellStart"/>
        <w:r w:rsidR="00F35D11" w:rsidRPr="00063FF3">
          <w:rPr>
            <w:i/>
          </w:rPr>
          <w:t>malviflora</w:t>
        </w:r>
        <w:proofErr w:type="spellEnd"/>
        <w:r w:rsidR="00F35D11" w:rsidRPr="00063FF3">
          <w:t xml:space="preserve"> ssp. </w:t>
        </w:r>
        <w:proofErr w:type="spellStart"/>
        <w:r w:rsidR="00F35D11" w:rsidRPr="00063FF3">
          <w:rPr>
            <w:i/>
          </w:rPr>
          <w:t>virgata</w:t>
        </w:r>
      </w:ins>
      <w:proofErr w:type="spellEnd"/>
    </w:p>
    <w:p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rsidR="00063FF3" w:rsidRPr="00063FF3" w:rsidRDefault="00063FF3" w:rsidP="005F0518">
      <w:r w:rsidRPr="00063FF3">
        <w:t xml:space="preserve">Initial establishment of </w:t>
      </w:r>
      <w:r w:rsidRPr="00063FF3">
        <w:rPr>
          <w:i/>
        </w:rPr>
        <w:t xml:space="preserve">S. </w:t>
      </w:r>
      <w:proofErr w:type="spellStart"/>
      <w:r w:rsidRPr="00063FF3">
        <w:rPr>
          <w:i/>
        </w:rPr>
        <w:t>malviflora</w:t>
      </w:r>
      <w:proofErr w:type="spellEnd"/>
      <w:r w:rsidRPr="00063FF3">
        <w:t xml:space="preserve"> ssp. </w:t>
      </w:r>
      <w:proofErr w:type="spellStart"/>
      <w:r w:rsidRPr="00063FF3">
        <w:rPr>
          <w:i/>
        </w:rPr>
        <w:t>virgata</w:t>
      </w:r>
      <w:proofErr w:type="spellEnd"/>
      <w:r w:rsidRPr="00063FF3">
        <w:rPr>
          <w:i/>
        </w:rPr>
        <w:t xml:space="preserve"> </w:t>
      </w:r>
      <w:r w:rsidRPr="00063FF3">
        <w:t xml:space="preserve">differed by site (f=7.49, </w:t>
      </w:r>
      <w:proofErr w:type="spellStart"/>
      <w:r w:rsidRPr="00063FF3">
        <w:t>df</w:t>
      </w:r>
      <w:proofErr w:type="spellEnd"/>
      <w:r w:rsidRPr="00063FF3">
        <w:t xml:space="preserve">=2, p=0.002 ANOVA F-test).  After accounting for site, none of the community components we measured were correlated with initial establishment in our multiple regression models.  </w:t>
      </w:r>
    </w:p>
    <w:p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t>Seedling survival</w:t>
      </w:r>
    </w:p>
    <w:p w:rsidR="00063FF3" w:rsidRPr="00063FF3" w:rsidRDefault="00063FF3" w:rsidP="005F0518">
      <w:r w:rsidRPr="00063FF3">
        <w:t xml:space="preserve">Survival of seedlings that established in 2010 did not differ by site (f=1.59, </w:t>
      </w:r>
      <w:proofErr w:type="spellStart"/>
      <w:r w:rsidRPr="00063FF3">
        <w:t>df</w:t>
      </w:r>
      <w:proofErr w:type="spellEnd"/>
      <w:r w:rsidRPr="00063FF3">
        <w:t xml:space="preserve">=2, p=0.21 ANOVA F-test).  After accounting for site, litter depth was positively correlated (p=0.004) with seedling survival (Figure </w:t>
      </w:r>
      <w:r w:rsidR="0003791E">
        <w:t>6</w:t>
      </w:r>
      <w:r w:rsidRPr="00063FF3">
        <w:t xml:space="preserve">) and there was equivocal evidence that bare ground (p=0.07) and convincing evidence that incidence of disturbance by moles (p=0.007), were negatively correlated with survival.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331" w:name="_Toc318116206"/>
      <w:r w:rsidRPr="00063FF3">
        <w:rPr>
          <w:rFonts w:eastAsiaTheme="majorEastAsia" w:cstheme="majorBidi"/>
          <w:bCs/>
          <w:i/>
          <w:u w:val="single"/>
        </w:rPr>
        <w:t>Castilleja</w:t>
      </w:r>
      <w:bookmarkEnd w:id="331"/>
      <w:ins w:id="332" w:author="Tom" w:date="2015-01-29T16:26:00Z">
        <w:r w:rsidR="00F35D11" w:rsidRPr="00F35D11">
          <w:rPr>
            <w:i/>
          </w:rPr>
          <w:t xml:space="preserve"> </w:t>
        </w:r>
        <w:r w:rsidR="00F35D11" w:rsidRPr="00063FF3">
          <w:rPr>
            <w:i/>
          </w:rPr>
          <w:t>levisecta</w:t>
        </w:r>
      </w:ins>
    </w:p>
    <w:p w:rsidR="00063FF3" w:rsidRPr="00063FF3" w:rsidRDefault="00063FF3" w:rsidP="005F0518">
      <w:r w:rsidRPr="00063FF3">
        <w:t xml:space="preserve">Establishment of </w:t>
      </w:r>
      <w:r w:rsidRPr="00063FF3">
        <w:rPr>
          <w:i/>
        </w:rPr>
        <w:t>C. levisecta</w:t>
      </w:r>
      <w:r w:rsidRPr="00063FF3">
        <w:t xml:space="preserve"> </w:t>
      </w:r>
      <w:r w:rsidR="00687F77">
        <w:t xml:space="preserve">plugs </w:t>
      </w:r>
      <w:r w:rsidRPr="00063FF3">
        <w:t>planted in 2010 was not correlated with cover of any of the functional groups we measured, but survival to 2011 was positively correlated with grass</w:t>
      </w:r>
      <w:ins w:id="333" w:author="Tom" w:date="2015-01-29T16:29:00Z">
        <w:r w:rsidR="00F35D11">
          <w:t xml:space="preserve"> cover</w:t>
        </w:r>
      </w:ins>
      <w:r w:rsidRPr="00063FF3">
        <w:t xml:space="preserve"> (p=0.07</w:t>
      </w:r>
      <w:r w:rsidR="000A469B">
        <w:t>)</w:t>
      </w:r>
      <w:r w:rsidRPr="00063FF3">
        <w:t>, total cover of grasses and forbs (p=0.04), and litter depth (p=0.01</w:t>
      </w:r>
      <w:r w:rsidR="000A469B">
        <w:t>;</w:t>
      </w:r>
      <w:r w:rsidRPr="00063FF3">
        <w:t xml:space="preserve"> Figure </w:t>
      </w:r>
      <w:r w:rsidR="0003791E">
        <w:t>7</w:t>
      </w:r>
      <w:r w:rsidRPr="00063FF3">
        <w:t>)</w:t>
      </w:r>
      <w:ins w:id="334" w:author="Tom" w:date="2015-01-29T16:30:00Z">
        <w:r w:rsidR="00F35D11">
          <w:t xml:space="preserve"> and </w:t>
        </w:r>
      </w:ins>
      <w:del w:id="335" w:author="Tom" w:date="2015-01-29T16:30:00Z">
        <w:r w:rsidRPr="00063FF3" w:rsidDel="00F35D11">
          <w:delText xml:space="preserve">.   Persistence to 2011 was </w:delText>
        </w:r>
      </w:del>
      <w:r w:rsidRPr="00063FF3">
        <w:t xml:space="preserve">negatively correlated with bare ground (p=0.008) and disturbance by moles (p=0.03).  </w:t>
      </w:r>
    </w:p>
    <w:p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t xml:space="preserve"> </w:t>
      </w:r>
      <w:bookmarkStart w:id="336" w:name="_Toc318116207"/>
      <w:r w:rsidRPr="00063FF3">
        <w:rPr>
          <w:rFonts w:eastAsiaTheme="majorEastAsia" w:cstheme="majorBidi"/>
          <w:bCs/>
          <w:i/>
          <w:u w:val="single"/>
        </w:rPr>
        <w:t>Iris</w:t>
      </w:r>
      <w:bookmarkEnd w:id="336"/>
      <w:r w:rsidRPr="00063FF3">
        <w:rPr>
          <w:rFonts w:eastAsiaTheme="majorEastAsia" w:cstheme="majorBidi"/>
          <w:bCs/>
          <w:i/>
          <w:u w:val="single"/>
        </w:rPr>
        <w:t xml:space="preserve"> </w:t>
      </w:r>
      <w:proofErr w:type="spellStart"/>
      <w:ins w:id="337" w:author="Tom" w:date="2015-01-29T16:26:00Z">
        <w:r w:rsidR="00F35D11" w:rsidRPr="00063FF3">
          <w:rPr>
            <w:i/>
          </w:rPr>
          <w:t>tenax</w:t>
        </w:r>
      </w:ins>
      <w:proofErr w:type="spellEnd"/>
    </w:p>
    <w:p w:rsidR="00063FF3" w:rsidRPr="00063FF3" w:rsidDel="00E76F27" w:rsidRDefault="00063FF3" w:rsidP="005F0518">
      <w:pPr>
        <w:rPr>
          <w:del w:id="338" w:author="Tom" w:date="2015-01-29T16:34:00Z"/>
        </w:rPr>
      </w:pPr>
      <w:del w:id="339" w:author="Tom" w:date="2015-01-29T16:34:00Z">
        <w:r w:rsidRPr="00063FF3" w:rsidDel="00E76F27">
          <w:delText xml:space="preserve">In 2010, we were unable find any </w:delText>
        </w:r>
        <w:r w:rsidRPr="00063FF3" w:rsidDel="00E76F27">
          <w:rPr>
            <w:i/>
          </w:rPr>
          <w:delText xml:space="preserve">I. tenax </w:delText>
        </w:r>
        <w:r w:rsidRPr="00063FF3" w:rsidDel="00E76F27">
          <w:delText>seedlings at any site and therefore could not compare seedling establishment to community characteristics. Our 2011 survey found a total of 29 individuals in only 5 plots that established from seed, most of them at Ft. Hoskins but this was insufficient for statistical analysis.</w:delText>
        </w:r>
      </w:del>
    </w:p>
    <w:p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lastRenderedPageBreak/>
        <w:t>Survival of transplants</w:t>
      </w:r>
    </w:p>
    <w:p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xml:space="preserve">.  Survival </w:t>
      </w:r>
      <w:del w:id="340" w:author="Tom" w:date="2015-01-29T16:27:00Z">
        <w:r w:rsidRPr="00063FF3" w:rsidDel="00F35D11">
          <w:delText xml:space="preserve">did </w:delText>
        </w:r>
      </w:del>
      <w:r w:rsidRPr="00063FF3">
        <w:t>differ</w:t>
      </w:r>
      <w:ins w:id="341" w:author="Tom" w:date="2015-01-29T16:27:00Z">
        <w:r w:rsidR="00F35D11">
          <w:t>ed</w:t>
        </w:r>
      </w:ins>
      <w:r w:rsidRPr="00063FF3">
        <w:t xml:space="preserve"> by site (f=4.26, </w:t>
      </w:r>
      <w:proofErr w:type="spellStart"/>
      <w:r w:rsidRPr="00063FF3">
        <w:t>df</w:t>
      </w:r>
      <w:proofErr w:type="spellEnd"/>
      <w:r w:rsidRPr="00063FF3">
        <w:t xml:space="preserve">=2, p=0.019, ANOVA F-test), </w:t>
      </w:r>
      <w:del w:id="342" w:author="Tom" w:date="2015-01-29T16:27:00Z">
        <w:r w:rsidRPr="00063FF3" w:rsidDel="00F35D11">
          <w:delText>this effect was driven by the</w:delText>
        </w:r>
      </w:del>
      <w:ins w:id="343" w:author="Tom" w:date="2015-01-29T16:27:00Z">
        <w:r w:rsidR="00F35D11">
          <w:t>primarily because</w:t>
        </w:r>
      </w:ins>
      <w:r w:rsidRPr="00063FF3">
        <w:t xml:space="preserve"> nearly 100% </w:t>
      </w:r>
      <w:del w:id="344" w:author="Tom" w:date="2015-01-29T16:27:00Z">
        <w:r w:rsidRPr="00063FF3" w:rsidDel="00F35D11">
          <w:delText xml:space="preserve">survival </w:delText>
        </w:r>
      </w:del>
      <w:ins w:id="345" w:author="Tom" w:date="2015-01-29T16:27:00Z">
        <w:r w:rsidR="00F35D11" w:rsidRPr="00063FF3">
          <w:t>surviv</w:t>
        </w:r>
        <w:r w:rsidR="00F35D11">
          <w:t>ed</w:t>
        </w:r>
        <w:r w:rsidR="00F35D11" w:rsidRPr="00063FF3">
          <w:t xml:space="preserve"> </w:t>
        </w:r>
      </w:ins>
      <w:r w:rsidRPr="00063FF3">
        <w:t xml:space="preserve">at Pigeon Butte (Figure </w:t>
      </w:r>
      <w:r w:rsidR="000A469B">
        <w:t>8</w:t>
      </w:r>
      <w:r w:rsidRPr="00063FF3">
        <w:t xml:space="preserve">).  Due to the generally high survival rate overall, we were unable to detect a significant positive or negative </w:t>
      </w:r>
      <w:del w:id="346" w:author="Tom" w:date="2015-01-29T16:28:00Z">
        <w:r w:rsidRPr="00063FF3" w:rsidDel="00F35D11">
          <w:delText xml:space="preserve">affect </w:delText>
        </w:r>
      </w:del>
      <w:ins w:id="347" w:author="Tom" w:date="2015-01-29T16:28:00Z">
        <w:r w:rsidR="00F35D11">
          <w:t>e</w:t>
        </w:r>
        <w:r w:rsidR="00F35D11" w:rsidRPr="00063FF3">
          <w:t xml:space="preserve">ffect </w:t>
        </w:r>
      </w:ins>
      <w:del w:id="348" w:author="Tom" w:date="2015-01-29T16:28:00Z">
        <w:r w:rsidRPr="00063FF3" w:rsidDel="00F35D11">
          <w:delText xml:space="preserve">from </w:delText>
        </w:r>
      </w:del>
      <w:ins w:id="349" w:author="Tom" w:date="2015-01-29T16:28:00Z">
        <w:r w:rsidR="00F35D11">
          <w:t>of</w:t>
        </w:r>
        <w:r w:rsidR="00F35D11" w:rsidRPr="00063FF3">
          <w:t xml:space="preserve"> </w:t>
        </w:r>
      </w:ins>
      <w:r w:rsidRPr="00063FF3">
        <w:t xml:space="preserve">any </w:t>
      </w:r>
      <w:del w:id="350" w:author="Tom" w:date="2015-01-29T16:28:00Z">
        <w:r w:rsidRPr="00063FF3" w:rsidDel="00F35D11">
          <w:delText xml:space="preserve">of </w:delText>
        </w:r>
      </w:del>
      <w:r w:rsidRPr="00063FF3">
        <w:t>community component</w:t>
      </w:r>
      <w:del w:id="351" w:author="Tom" w:date="2015-01-29T16:28:00Z">
        <w:r w:rsidRPr="00063FF3" w:rsidDel="00F35D11">
          <w:delText xml:space="preserve"> we measured</w:delText>
        </w:r>
      </w:del>
      <w:r w:rsidRPr="00063FF3">
        <w:t>.</w:t>
      </w:r>
    </w:p>
    <w:p w:rsidR="00063FF3" w:rsidRPr="00063FF3" w:rsidDel="00E76F27" w:rsidRDefault="00063FF3" w:rsidP="005F0518">
      <w:pPr>
        <w:keepNext/>
        <w:keepLines/>
        <w:numPr>
          <w:ilvl w:val="2"/>
          <w:numId w:val="0"/>
        </w:numPr>
        <w:spacing w:before="120"/>
        <w:outlineLvl w:val="2"/>
        <w:rPr>
          <w:del w:id="352" w:author="Tom" w:date="2015-01-29T16:34:00Z"/>
          <w:rFonts w:eastAsiaTheme="majorEastAsia" w:cstheme="majorBidi"/>
          <w:bCs/>
          <w:i/>
          <w:u w:val="single"/>
        </w:rPr>
      </w:pPr>
      <w:bookmarkStart w:id="353" w:name="_Toc318116209"/>
      <w:commentRangeStart w:id="354"/>
      <w:commentRangeStart w:id="355"/>
      <w:del w:id="356" w:author="Tom" w:date="2015-01-29T16:34:00Z">
        <w:r w:rsidRPr="00063FF3" w:rsidDel="00E76F27">
          <w:rPr>
            <w:rFonts w:eastAsiaTheme="majorEastAsia" w:cstheme="majorBidi"/>
            <w:bCs/>
            <w:i/>
            <w:u w:val="single"/>
          </w:rPr>
          <w:delText>Erigeron</w:delText>
        </w:r>
        <w:bookmarkEnd w:id="353"/>
        <w:commentRangeEnd w:id="354"/>
        <w:r w:rsidR="00687F77" w:rsidDel="00E76F27">
          <w:rPr>
            <w:rStyle w:val="CommentReference"/>
          </w:rPr>
          <w:commentReference w:id="354"/>
        </w:r>
        <w:commentRangeEnd w:id="355"/>
        <w:r w:rsidR="00F35D11" w:rsidDel="00E76F27">
          <w:rPr>
            <w:rStyle w:val="CommentReference"/>
          </w:rPr>
          <w:commentReference w:id="355"/>
        </w:r>
      </w:del>
    </w:p>
    <w:p w:rsidR="001F4FBF" w:rsidDel="00E76F27" w:rsidRDefault="00063FF3" w:rsidP="001F4FBF">
      <w:pPr>
        <w:rPr>
          <w:del w:id="357" w:author="Tom" w:date="2015-01-29T16:34:00Z"/>
        </w:rPr>
      </w:pPr>
      <w:del w:id="358" w:author="Tom" w:date="2015-01-29T16:34:00Z">
        <w:r w:rsidRPr="00063FF3" w:rsidDel="00E76F27">
          <w:delText xml:space="preserve">We </w:delText>
        </w:r>
      </w:del>
      <w:moveToRangeStart w:id="359" w:author="Tom" w:date="2015-01-29T16:21:00Z" w:name="move410311793"/>
      <w:moveTo w:id="360" w:author="Tom" w:date="2015-01-29T16:21:00Z">
        <w:del w:id="361" w:author="Tom" w:date="2015-01-29T16:21:00Z">
          <w:r w:rsidR="006E64E7" w:rsidRPr="00063FF3" w:rsidDel="006E64E7">
            <w:delText>Only nine individuals in two plots were found at Ft. Hoskins, four individuals established in two plots at Pigeon Butte</w:delText>
          </w:r>
        </w:del>
      </w:moveTo>
      <w:moveToRangeEnd w:id="359"/>
      <w:del w:id="362" w:author="Tom" w:date="2015-01-29T16:21:00Z">
        <w:r w:rsidRPr="00063FF3" w:rsidDel="006E64E7">
          <w:delText xml:space="preserve">only </w:delText>
        </w:r>
      </w:del>
      <w:del w:id="363" w:author="Tom" w:date="2015-01-29T16:34:00Z">
        <w:r w:rsidRPr="00063FF3" w:rsidDel="00E76F27">
          <w:delText xml:space="preserve">found </w:delText>
        </w:r>
      </w:del>
      <w:del w:id="364" w:author="Tom" w:date="2015-01-29T16:21:00Z">
        <w:r w:rsidRPr="00063FF3" w:rsidDel="006E64E7">
          <w:delText xml:space="preserve">a handful of </w:delText>
        </w:r>
        <w:r w:rsidRPr="00063FF3" w:rsidDel="006E64E7">
          <w:rPr>
            <w:i/>
          </w:rPr>
          <w:delText>Erigeron</w:delText>
        </w:r>
        <w:r w:rsidRPr="00063FF3" w:rsidDel="006E64E7">
          <w:delText xml:space="preserve"> seedlings </w:delText>
        </w:r>
      </w:del>
      <w:del w:id="365" w:author="Tom" w:date="2015-01-29T16:34:00Z">
        <w:r w:rsidRPr="00063FF3" w:rsidDel="00E76F27">
          <w:delText xml:space="preserve">in either 2010 or </w:delText>
        </w:r>
      </w:del>
      <w:del w:id="366" w:author="Tom" w:date="2015-01-29T16:21:00Z">
        <w:r w:rsidRPr="00063FF3" w:rsidDel="006E64E7">
          <w:delText>201l</w:delText>
        </w:r>
      </w:del>
      <w:del w:id="367" w:author="Tom" w:date="2015-01-29T16:34:00Z">
        <w:r w:rsidRPr="00063FF3" w:rsidDel="00E76F27">
          <w:delText>, our sample size was insufficient for statistical analysis.</w:delText>
        </w:r>
      </w:del>
      <w:moveFromRangeStart w:id="368" w:author="Tom" w:date="2015-01-29T16:21:00Z" w:name="move410311793"/>
      <w:moveFrom w:id="369" w:author="Tom" w:date="2015-01-29T16:21:00Z">
        <w:del w:id="370" w:author="Tom" w:date="2015-01-29T16:34:00Z">
          <w:r w:rsidRPr="00063FF3" w:rsidDel="00E76F27">
            <w:delText xml:space="preserve"> Only nine individuals in two plots were found at Ft. Hoskins, four individuals established in two plots at Pigeon Butte</w:delText>
          </w:r>
        </w:del>
      </w:moveFrom>
      <w:moveFromRangeEnd w:id="368"/>
      <w:del w:id="371" w:author="Tom" w:date="2015-01-29T16:34:00Z">
        <w:r w:rsidRPr="00063FF3" w:rsidDel="00E76F27">
          <w:delText xml:space="preserve">.  </w:delText>
        </w:r>
      </w:del>
      <w:del w:id="372" w:author="Tom" w:date="2015-01-29T16:23:00Z">
        <w:r w:rsidRPr="00063FF3" w:rsidDel="00F35D11">
          <w:delText>None of the individuals found in 2010 were relocated in 2011</w:delText>
        </w:r>
      </w:del>
      <w:del w:id="373" w:author="Tom" w:date="2015-01-29T16:34:00Z">
        <w:r w:rsidRPr="00063FF3" w:rsidDel="00E76F27">
          <w:delText>.</w:delText>
        </w:r>
        <w:bookmarkStart w:id="374" w:name="_Toc318116210"/>
      </w:del>
    </w:p>
    <w:p w:rsidR="00063FF3" w:rsidRPr="001F4FBF" w:rsidRDefault="00063FF3" w:rsidP="001F4FBF">
      <w:pPr>
        <w:ind w:firstLine="0"/>
      </w:pPr>
      <w:r w:rsidRPr="00063FF3">
        <w:rPr>
          <w:rFonts w:eastAsiaTheme="majorEastAsia" w:cstheme="majorBidi"/>
          <w:b/>
          <w:bCs/>
          <w:szCs w:val="26"/>
        </w:rPr>
        <w:t>Discussion</w:t>
      </w:r>
      <w:bookmarkEnd w:id="374"/>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375" w:name="_Toc318116211"/>
      <w:r w:rsidRPr="00063FF3">
        <w:rPr>
          <w:rFonts w:eastAsiaTheme="majorEastAsia" w:cstheme="majorBidi"/>
          <w:bCs/>
          <w:i/>
          <w:u w:val="single"/>
        </w:rPr>
        <w:t>Facilitation and Competition</w:t>
      </w:r>
      <w:bookmarkEnd w:id="375"/>
    </w:p>
    <w:p w:rsidR="00063FF3" w:rsidRPr="00063FF3" w:rsidRDefault="00063FF3" w:rsidP="005D0C14">
      <w:del w:id="376" w:author="Tom" w:date="2015-01-29T16:43:00Z">
        <w:r w:rsidRPr="00063FF3" w:rsidDel="00325ED2">
          <w:delText xml:space="preserve">Though we did not test a range of stress conditions, our results are consistent with the stress-gradient hypothesis that suggests that stressful environments tend toward facilitative interactions </w:delText>
        </w:r>
        <w:r w:rsidRPr="00063FF3" w:rsidDel="00325ED2">
          <w:fldChar w:fldCharType="begin"/>
        </w:r>
        <w:r w:rsidR="00377D2D" w:rsidDel="00325ED2">
          <w:delInstrText xml:space="preserve"> ADDIN ZOTERO_ITEM CSL_CITATION {"citationID":"PO3r2TEM","properties":{"formattedCitation":"{\\rtf (Bertness &amp; Callaway 1994; Callaway &amp; Walker 1997; Richardson \\i et al.\\i0{} 2012)}","plainCitation":"(Bertness &amp; Callaway 1994; Callaway &amp; Walker 1997; Richardson et al. 2012)"},"citationItems":[{"id":222,"uris":["http://zotero.org/users/420444/items/T9PAIUTJ"],"uri":["http://zotero.org/users/420444/items/T9PAIUTJ"],"itemData":{"id":222,"type":"article-journal","title":"Positive interactions in communities","container-title":"Trends in Ecology &amp; Evolution","page":"191-193","volume":"9","issue":"5","author":[{"family":"Bertness","given":"Mark D"},{"family":"Callaway","given":"Ragan"}],"issued":{"date-parts":[["1994"]]}},"label":"page"},{"id":303,"uris":["http://zotero.org/users/420444/items/4CXZK8C6"],"uri":["http://zotero.org/users/420444/items/4CXZK8C6"],"itemData":{"id":303,"type":"article-journal","title":"Competition and facilitation: a synthetic approach to interactions in plant communities","container-title":"Ecology","page":"1958–1965","volume":"78","issue":"7","source":"Google Scholar","shortTitle":"Competition and facilitation","author":[{"family":"Callaway","given":"R.M."},{"family":"Walker","given":"L.R."}],"issued":{"date-parts":[["1997"]]}},"label":"page"},{"id":1255,"uris":["http://zotero.org/users/420444/items/CIX49FPG"],"uri":["http://zotero.org/users/420444/items/CIX49FPG"],"itemData":{"id":1255,"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accessed":{"date-parts":[["2014",4,17]]}},"label":"page"}],"schema":"https://github.com/citation-style-language/schema/raw/master/csl-citation.json"} </w:delInstrText>
        </w:r>
        <w:r w:rsidRPr="00063FF3" w:rsidDel="00325ED2">
          <w:fldChar w:fldCharType="separate"/>
        </w:r>
        <w:r w:rsidR="00A1409D" w:rsidRPr="00A1409D" w:rsidDel="00325ED2">
          <w:rPr>
            <w:rFonts w:cs="Times New Roman"/>
            <w:szCs w:val="24"/>
          </w:rPr>
          <w:delText xml:space="preserve">(Bertness &amp; Callaway 1994; Callaway &amp; Walker 1997; Richardson </w:delText>
        </w:r>
        <w:r w:rsidR="00A1409D" w:rsidRPr="00A1409D" w:rsidDel="00325ED2">
          <w:rPr>
            <w:rFonts w:cs="Times New Roman"/>
            <w:i/>
            <w:iCs/>
            <w:szCs w:val="24"/>
          </w:rPr>
          <w:delText>et al.</w:delText>
        </w:r>
        <w:r w:rsidR="00A1409D" w:rsidRPr="006B3624" w:rsidDel="00325ED2">
          <w:rPr>
            <w:rFonts w:cs="Times New Roman"/>
            <w:szCs w:val="24"/>
          </w:rPr>
          <w:delText xml:space="preserve"> 2012)</w:delText>
        </w:r>
        <w:r w:rsidRPr="00063FF3" w:rsidDel="00325ED2">
          <w:rPr>
            <w:rFonts w:cs="Times New Roman"/>
          </w:rPr>
          <w:fldChar w:fldCharType="end"/>
        </w:r>
        <w:r w:rsidRPr="00063FF3" w:rsidDel="00325ED2">
          <w:delText xml:space="preserve">.  </w:delText>
        </w:r>
      </w:del>
      <w:ins w:id="377" w:author="Tom" w:date="2015-02-02T12:17:00Z">
        <w:r w:rsidR="006B299D">
          <w:t xml:space="preserve">Plant establishment and survival in this </w:t>
        </w:r>
      </w:ins>
      <w:ins w:id="378" w:author="Tom" w:date="2015-02-02T12:18:00Z">
        <w:r w:rsidR="006B299D">
          <w:t>prairie</w:t>
        </w:r>
      </w:ins>
      <w:ins w:id="379" w:author="Tom" w:date="2015-02-02T12:17:00Z">
        <w:r w:rsidR="006B299D">
          <w:t xml:space="preserve"> system tended to be affected more by facilitation than competition.  </w:t>
        </w:r>
      </w:ins>
      <w:del w:id="380" w:author="Tom" w:date="2015-02-02T12:18:00Z">
        <w:r w:rsidRPr="00063FF3" w:rsidDel="006B299D">
          <w:delText xml:space="preserve">Plant interactions in our stressful habitat </w:delText>
        </w:r>
      </w:del>
      <w:del w:id="381" w:author="Tom" w:date="2015-01-29T16:35:00Z">
        <w:r w:rsidRPr="00063FF3" w:rsidDel="00E76F27">
          <w:delText xml:space="preserve">do </w:delText>
        </w:r>
      </w:del>
      <w:del w:id="382" w:author="Tom" w:date="2015-02-02T12:18:00Z">
        <w:r w:rsidRPr="00063FF3" w:rsidDel="006B299D">
          <w:delText xml:space="preserve">tend toward facilitation.  </w:delText>
        </w:r>
      </w:del>
      <w:commentRangeStart w:id="383"/>
      <w:r w:rsidRPr="00063FF3">
        <w:t>Because litter in these prairies is primarily the result of grass</w:t>
      </w:r>
      <w:ins w:id="384" w:author="Tom" w:date="2015-01-29T16:35:00Z">
        <w:r w:rsidR="00E76F27">
          <w:t xml:space="preserve"> (maybe can </w:t>
        </w:r>
      </w:ins>
      <w:ins w:id="385" w:author="Tom" w:date="2015-01-29T16:36:00Z">
        <w:r w:rsidR="00E76F27">
          <w:t>c</w:t>
        </w:r>
      </w:ins>
      <w:ins w:id="386" w:author="Tom" w:date="2015-01-29T16:35:00Z">
        <w:r w:rsidR="00E76F27">
          <w:t>ite a Stanley paper for this… or unpublished data)</w:t>
        </w:r>
      </w:ins>
      <w:r w:rsidRPr="00063FF3">
        <w:t xml:space="preserve">, the effects of litter on establishment are an indirect effect of grass. </w:t>
      </w:r>
      <w:commentRangeEnd w:id="383"/>
      <w:r w:rsidR="00325ED2">
        <w:rPr>
          <w:rStyle w:val="CommentReference"/>
        </w:rPr>
        <w:commentReference w:id="383"/>
      </w:r>
      <w:r w:rsidRPr="00063FF3">
        <w:t xml:space="preserve">The indirect effect of grass through litter accumulation was the strongest potential driver of seedling establishment of </w:t>
      </w:r>
      <w:proofErr w:type="spellStart"/>
      <w:r w:rsidRPr="00063FF3">
        <w:rPr>
          <w:i/>
        </w:rPr>
        <w:t>Lupinus</w:t>
      </w:r>
      <w:proofErr w:type="spellEnd"/>
      <w:r w:rsidRPr="00063FF3">
        <w:rPr>
          <w:i/>
        </w:rPr>
        <w:t xml:space="preserve"> </w:t>
      </w:r>
      <w:proofErr w:type="spellStart"/>
      <w:r w:rsidRPr="00063FF3">
        <w:rPr>
          <w:i/>
        </w:rPr>
        <w:t>oreganus</w:t>
      </w:r>
      <w:proofErr w:type="spellEnd"/>
      <w:r w:rsidRPr="00063FF3">
        <w:rPr>
          <w:i/>
        </w:rPr>
        <w:t xml:space="preserve"> </w:t>
      </w:r>
      <w:r w:rsidRPr="00063FF3">
        <w:t xml:space="preserve">and seedling survival of </w:t>
      </w:r>
      <w:proofErr w:type="spellStart"/>
      <w:r w:rsidRPr="00063FF3">
        <w:rPr>
          <w:i/>
        </w:rPr>
        <w:t>Sidalcea</w:t>
      </w:r>
      <w:proofErr w:type="spellEnd"/>
      <w:r w:rsidRPr="00063FF3">
        <w:rPr>
          <w:i/>
        </w:rPr>
        <w:t xml:space="preserve"> </w:t>
      </w:r>
      <w:proofErr w:type="spellStart"/>
      <w:r w:rsidRPr="00063FF3">
        <w:rPr>
          <w:i/>
        </w:rPr>
        <w:t>malviflora</w:t>
      </w:r>
      <w:proofErr w:type="spellEnd"/>
      <w:r w:rsidRPr="00063FF3">
        <w:t xml:space="preserve"> ssp. </w:t>
      </w:r>
      <w:proofErr w:type="spellStart"/>
      <w:r w:rsidRPr="00063FF3">
        <w:rPr>
          <w:i/>
        </w:rPr>
        <w:t>virgata</w:t>
      </w:r>
      <w:proofErr w:type="spellEnd"/>
      <w:r w:rsidRPr="00063FF3">
        <w:rPr>
          <w:i/>
        </w:rPr>
        <w:t xml:space="preserve"> </w:t>
      </w:r>
      <w:r w:rsidRPr="00063FF3">
        <w:t xml:space="preserve">at </w:t>
      </w:r>
      <w:r w:rsidRPr="00063FF3">
        <w:lastRenderedPageBreak/>
        <w:t xml:space="preserve">our sites.  </w:t>
      </w:r>
      <w:commentRangeStart w:id="387"/>
      <w:r w:rsidRPr="00063FF3">
        <w:t xml:space="preserve">Litter accumulation, resulting from abundant native and non-native grasses, was positively correlated with establishment of non-scarified seeds of </w:t>
      </w:r>
      <w:r w:rsidRPr="00063FF3">
        <w:rPr>
          <w:i/>
        </w:rPr>
        <w:t xml:space="preserve">L. </w:t>
      </w:r>
      <w:proofErr w:type="spellStart"/>
      <w:r w:rsidRPr="00063FF3">
        <w:rPr>
          <w:i/>
        </w:rPr>
        <w:t>oreganus</w:t>
      </w:r>
      <w:proofErr w:type="spellEnd"/>
      <w:r w:rsidRPr="00063FF3">
        <w:t xml:space="preserve">, and </w:t>
      </w:r>
      <w:r w:rsidRPr="00063FF3">
        <w:rPr>
          <w:i/>
        </w:rPr>
        <w:t>S .</w:t>
      </w:r>
      <w:proofErr w:type="spellStart"/>
      <w:r w:rsidRPr="00063FF3">
        <w:rPr>
          <w:i/>
        </w:rPr>
        <w:t>malviflora</w:t>
      </w:r>
      <w:proofErr w:type="spellEnd"/>
      <w:r w:rsidRPr="00063FF3">
        <w:t xml:space="preserve">. </w:t>
      </w:r>
      <w:commentRangeEnd w:id="387"/>
      <w:r w:rsidR="00325ED2">
        <w:rPr>
          <w:rStyle w:val="CommentReference"/>
        </w:rPr>
        <w:commentReference w:id="387"/>
      </w:r>
      <w:r w:rsidRPr="00063FF3">
        <w:t xml:space="preserve">Litter depth was also </w:t>
      </w:r>
      <w:ins w:id="388" w:author="Tom" w:date="2015-02-02T12:04:00Z">
        <w:r w:rsidR="00B42367">
          <w:t xml:space="preserve">positively </w:t>
        </w:r>
      </w:ins>
      <w:r w:rsidRPr="00063FF3">
        <w:t xml:space="preserve">correlated with survival in the second year for </w:t>
      </w:r>
      <w:r w:rsidRPr="00063FF3">
        <w:rPr>
          <w:i/>
        </w:rPr>
        <w:t xml:space="preserve">L. </w:t>
      </w:r>
      <w:proofErr w:type="spellStart"/>
      <w:r w:rsidRPr="00063FF3">
        <w:rPr>
          <w:i/>
        </w:rPr>
        <w:t>oreganus</w:t>
      </w:r>
      <w:proofErr w:type="spellEnd"/>
      <w:r w:rsidRPr="00063FF3">
        <w:rPr>
          <w:i/>
        </w:rPr>
        <w:t xml:space="preserve">, S. </w:t>
      </w:r>
      <w:proofErr w:type="spellStart"/>
      <w:r w:rsidRPr="00063FF3">
        <w:rPr>
          <w:i/>
        </w:rPr>
        <w:t>malviflora</w:t>
      </w:r>
      <w:proofErr w:type="spellEnd"/>
      <w:r w:rsidRPr="00063FF3">
        <w:rPr>
          <w:i/>
        </w:rPr>
        <w:t xml:space="preserve"> </w:t>
      </w:r>
      <w:r w:rsidRPr="00063FF3">
        <w:t xml:space="preserve">ssp. </w:t>
      </w:r>
      <w:proofErr w:type="spellStart"/>
      <w:r w:rsidRPr="00063FF3">
        <w:rPr>
          <w:i/>
        </w:rPr>
        <w:t>virgata</w:t>
      </w:r>
      <w:proofErr w:type="spellEnd"/>
      <w:r w:rsidRPr="00063FF3">
        <w:t xml:space="preserve">, and </w:t>
      </w:r>
      <w:r w:rsidRPr="00063FF3">
        <w:rPr>
          <w:i/>
        </w:rPr>
        <w:t>Castilleja levisecta</w:t>
      </w:r>
      <w:r w:rsidRPr="00063FF3">
        <w:t>.  We saw potentially positive interactions with grass</w:t>
      </w:r>
      <w:ins w:id="389" w:author="Tom" w:date="2015-02-02T12:04:00Z">
        <w:r w:rsidR="00B42367">
          <w:t xml:space="preserve"> cover</w:t>
        </w:r>
      </w:ins>
      <w:r w:rsidRPr="00063FF3">
        <w:t xml:space="preserve"> (as a direct effect), moss and total vegetative cover (Table 2) for </w:t>
      </w:r>
      <w:r w:rsidRPr="00063FF3">
        <w:rPr>
          <w:i/>
        </w:rPr>
        <w:t xml:space="preserve">C. levisecta </w:t>
      </w:r>
      <w:r w:rsidRPr="00063FF3">
        <w:t xml:space="preserve">at </w:t>
      </w:r>
      <w:proofErr w:type="spellStart"/>
      <w:r w:rsidRPr="00063FF3">
        <w:t>Bellfountain</w:t>
      </w:r>
      <w:proofErr w:type="spellEnd"/>
      <w:r w:rsidRPr="00063FF3">
        <w:t xml:space="preserve"> and </w:t>
      </w:r>
      <w:r w:rsidRPr="00063FF3">
        <w:rPr>
          <w:i/>
        </w:rPr>
        <w:t xml:space="preserve">L. </w:t>
      </w:r>
      <w:proofErr w:type="spellStart"/>
      <w:r w:rsidRPr="00063FF3">
        <w:rPr>
          <w:i/>
        </w:rPr>
        <w:t>oreganus</w:t>
      </w:r>
      <w:proofErr w:type="spellEnd"/>
      <w:r w:rsidRPr="00063FF3">
        <w:t xml:space="preserve"> and </w:t>
      </w:r>
      <w:r w:rsidRPr="00063FF3">
        <w:rPr>
          <w:i/>
        </w:rPr>
        <w:t xml:space="preserve">S. </w:t>
      </w:r>
      <w:proofErr w:type="spellStart"/>
      <w:r w:rsidRPr="00063FF3">
        <w:rPr>
          <w:i/>
        </w:rPr>
        <w:t>malviflora</w:t>
      </w:r>
      <w:proofErr w:type="spellEnd"/>
      <w:r w:rsidRPr="00063FF3">
        <w:t xml:space="preserve"> ssp. </w:t>
      </w:r>
      <w:proofErr w:type="spellStart"/>
      <w:r w:rsidRPr="00063FF3">
        <w:rPr>
          <w:i/>
        </w:rPr>
        <w:t>virgata</w:t>
      </w:r>
      <w:proofErr w:type="spellEnd"/>
      <w:r w:rsidRPr="00063FF3">
        <w:rPr>
          <w:i/>
        </w:rPr>
        <w:t xml:space="preserve"> </w:t>
      </w:r>
      <w:r w:rsidRPr="00063FF3">
        <w:t xml:space="preserve">at individual sites.  Most of our planted species performed better with more neighbors.  Clark and Wilson </w:t>
      </w:r>
      <w:r w:rsidRPr="00063FF3">
        <w:fldChar w:fldCharType="begin"/>
      </w:r>
      <w:r w:rsidR="002D5BB7">
        <w:instrText xml:space="preserve"> ADDIN ZOTERO_ITEM CSL_CITATION {"citationID":"RuXampiI","properties":{"formattedCitation":"(2003)","plainCitation":"(2003)"},"citationItems":[{"id":533,"uris":["http://zotero.org/users/420444/items/E82X8922"],"uri":["http://zotero.org/users/420444/items/E82X8922"],"itemData":{"id":533,"type":"article-journal","title":"Post-dispersal seed fates of four prairie species","container-title":"American journal of botany","page":"730–735","volume":"90","issue":"5","source":"Google Scholar","author":[{"family":"Clark","given":"D.L."},{"family":"Wilson","given":"M.V."}],"issued":{"date-parts":[["2003"]]}},"suppress-author":true}],"schema":"https://github.com/citation-style-language/schema/raw/master/csl-citation.json"} </w:instrText>
      </w:r>
      <w:r w:rsidRPr="00063FF3">
        <w:fldChar w:fldCharType="separate"/>
      </w:r>
      <w:r w:rsidR="00A1409D" w:rsidRPr="00A1409D">
        <w:rPr>
          <w:rFonts w:cs="Times New Roman"/>
        </w:rPr>
        <w:t>(2003)</w:t>
      </w:r>
      <w:r w:rsidRPr="00063FF3">
        <w:rPr>
          <w:rFonts w:cs="Times New Roman"/>
        </w:rPr>
        <w:fldChar w:fldCharType="end"/>
      </w:r>
      <w:r w:rsidRPr="00063FF3">
        <w:t xml:space="preserve"> also found that seedling mortality was high in gaps between established plants and attributed this effect to the </w:t>
      </w:r>
      <w:commentRangeStart w:id="390"/>
      <w:r w:rsidRPr="00063FF3">
        <w:t xml:space="preserve">variable abiotic conditions </w:t>
      </w:r>
      <w:commentRangeEnd w:id="390"/>
      <w:r w:rsidR="00B42367">
        <w:rPr>
          <w:rStyle w:val="CommentReference"/>
        </w:rPr>
        <w:commentReference w:id="390"/>
      </w:r>
      <w:r w:rsidRPr="00063FF3">
        <w:t xml:space="preserve">common to this region. </w:t>
      </w:r>
    </w:p>
    <w:p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Pr="00063FF3">
        <w:fldChar w:fldCharType="begin"/>
      </w:r>
      <w:r w:rsidR="002D5BB7">
        <w:instrText xml:space="preserve"> ADDIN ZOTERO_ITEM CSL_CITATION {"citationID":"4MugupMy","properties":{"formattedCitation":"(Ryser 1993; Xiong &amp; Nilsson 1999)","plainCitation":"(Ryser 1993; Xiong &amp; Nilsson 1999)"},"citationItems":[{"id":293,"uris":["http://zotero.org/users/420444/items/BNC5Q7FA"],"uri":["http://zotero.org/users/420444/items/BNC5Q7FA"],"itemData":{"id":293,"type":"article-journal","title":"Influences of neighbouring plants on seedling establishment in limestone grassland","container-title":"Journal of Vegetation Science","page":"195–202","volume":"4","issue":"2","source":"Google Scholar","author":[{"family":"Ryser","given":"P."}],"issued":{"date-parts":[["1993"]]}},"label":"page"},{"id":329,"uris":["http://zotero.org/users/420444/items/BWTI7NB9"],"uri":["http://zotero.org/users/420444/items/BWTI7NB9"],"itemData":{"id":329,"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Pr="00063FF3">
        <w:fldChar w:fldCharType="separate"/>
      </w:r>
      <w:r w:rsidR="00A1409D" w:rsidRPr="00A1409D">
        <w:rPr>
          <w:rFonts w:cs="Times New Roman"/>
        </w:rPr>
        <w:t>(Ryser 1993; Xiong &amp; Nilsson 1999)</w:t>
      </w:r>
      <w:r w:rsidRPr="00063FF3">
        <w:rPr>
          <w:rFonts w:cs="Times New Roman"/>
        </w:rPr>
        <w:fldChar w:fldCharType="end"/>
      </w:r>
      <w:r w:rsidRPr="00063FF3">
        <w:t xml:space="preserve">.  Both the physical and chemical environments are affected by the presence of plant litter </w:t>
      </w:r>
      <w:r w:rsidRPr="00063FF3">
        <w:fldChar w:fldCharType="begin"/>
      </w:r>
      <w:r w:rsidR="002D5BB7">
        <w:instrText xml:space="preserve"> ADDIN ZOTERO_ITEM CSL_CITATION {"citationID":"ig5sdb7um","properties":{"formattedCitation":"(Facelli &amp; Pickett 1991)","plainCitation":"(Facelli &amp; Pickett 1991)"},"citationItems":[{"id":343,"uris":["http://zotero.org/users/420444/items/FUGISFSA"],"uri":["http://zotero.org/users/420444/items/FUGISFSA"],"itemData":{"id":343,"type":"article-journal","title":"Plant Litter: Its Dynamics and Effects on Plant Community Structure","container-title":"The Botanical Review","page":"1-32","volume":"57","issue":"1","author":[{"family":"Facelli","given":"Jose M"},{"family":"Pickett","given":"Steward TA"}],"issued":{"date-parts":[["1991"]]},"accessed":{"date-parts":[["2011",11,18]]}}}],"schema":"https://github.com/citation-style-language/schema/raw/master/csl-citation.json"} </w:instrText>
      </w:r>
      <w:r w:rsidRPr="00063FF3">
        <w:fldChar w:fldCharType="separate"/>
      </w:r>
      <w:r w:rsidR="00A1409D" w:rsidRPr="00A1409D">
        <w:rPr>
          <w:rFonts w:cs="Times New Roman"/>
        </w:rPr>
        <w:t>(Facelli &amp; Pickett 1991)</w:t>
      </w:r>
      <w:r w:rsidRPr="00063FF3">
        <w:rPr>
          <w:rFonts w:cs="Times New Roman"/>
        </w:rPr>
        <w:fldChar w:fldCharType="end"/>
      </w:r>
      <w:r w:rsidRPr="00063FF3">
        <w:t xml:space="preserve">.  Litter can intercept light, </w:t>
      </w:r>
      <w:commentRangeStart w:id="391"/>
      <w:r w:rsidRPr="00063FF3">
        <w:t xml:space="preserve">regulate </w:t>
      </w:r>
      <w:commentRangeEnd w:id="391"/>
      <w:r w:rsidR="00B42367">
        <w:rPr>
          <w:rStyle w:val="CommentReference"/>
        </w:rPr>
        <w:commentReference w:id="391"/>
      </w:r>
      <w:r w:rsidRPr="00063FF3">
        <w:t xml:space="preserve">temperature and help conserve soil moisture </w:t>
      </w:r>
      <w:r w:rsidRPr="00063FF3">
        <w:fldChar w:fldCharType="begin"/>
      </w:r>
      <w:r w:rsidR="002D5BB7">
        <w:instrText xml:space="preserve"> ADDIN ZOTERO_ITEM CSL_CITATION {"citationID":"1bikv1d4i4","properties":{"formattedCitation":"(Amatangelo, Dukes &amp; Field 2008)","plainCitation":"(Amatangelo, Dukes &amp; Field 2008)"},"citationItems":[{"id":291,"uris":["http://zotero.org/users/420444/items/KX57JNMR"],"uri":["http://zotero.org/users/420444/items/KX57JNMR"],"itemData":{"id":291,"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Pr="00063FF3">
        <w:fldChar w:fldCharType="separate"/>
      </w:r>
      <w:r w:rsidR="00A1409D" w:rsidRPr="00A1409D">
        <w:rPr>
          <w:rFonts w:cs="Times New Roman"/>
        </w:rPr>
        <w:t>(Amatangelo, Dukes &amp; Field 2008)</w:t>
      </w:r>
      <w:r w:rsidRPr="00063FF3">
        <w:rPr>
          <w:rFonts w:cs="Times New Roman"/>
        </w:rPr>
        <w:fldChar w:fldCharType="end"/>
      </w:r>
      <w:r w:rsidRPr="00063FF3">
        <w:t xml:space="preserve">. </w:t>
      </w:r>
    </w:p>
    <w:p w:rsidR="00063FF3" w:rsidRPr="00063FF3" w:rsidRDefault="00063FF3" w:rsidP="005F0518">
      <w:r w:rsidRPr="00063FF3">
        <w:t xml:space="preserve">In Willamette Valley prairies, litter has been shown to have both positive and negative effects on seed establishment </w:t>
      </w:r>
      <w:r w:rsidRPr="00063FF3">
        <w:fldChar w:fldCharType="begin"/>
      </w:r>
      <w:r w:rsidR="002D5BB7">
        <w:instrText xml:space="preserve"> ADDIN ZOTERO_ITEM CSL_CITATION {"citationID":"16p7malnji","properties":{"formattedCitation":"(Clark &amp; Wilson 2000)","plainCitation":"(Clark &amp; Wilson 2000)"},"citationItems":[{"id":530,"uris":["http://zotero.org/users/420444/items/MWQ7SK5X"],"uri":["http://zotero.org/users/420444/items/MWQ7SK5X"],"itemData":{"id":530,"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Pr="00063FF3">
        <w:fldChar w:fldCharType="separate"/>
      </w:r>
      <w:r w:rsidR="00A1409D" w:rsidRPr="00A1409D">
        <w:rPr>
          <w:rFonts w:cs="Times New Roman"/>
        </w:rPr>
        <w:t>(Clark &amp; Wilson 2000)</w:t>
      </w:r>
      <w:r w:rsidRPr="00063FF3">
        <w:rPr>
          <w:rFonts w:cs="Times New Roman"/>
        </w:rPr>
        <w:fldChar w:fldCharType="end"/>
      </w:r>
      <w:r w:rsidRPr="00063FF3">
        <w:t xml:space="preserve">.  For example, </w:t>
      </w:r>
      <w:proofErr w:type="spellStart"/>
      <w:r w:rsidRPr="00063FF3">
        <w:t>Maret</w:t>
      </w:r>
      <w:proofErr w:type="spellEnd"/>
      <w:r w:rsidRPr="00063FF3">
        <w:t xml:space="preserve"> and Wilson </w:t>
      </w:r>
      <w:r w:rsidRPr="00063FF3">
        <w:fldChar w:fldCharType="begin"/>
      </w:r>
      <w:r w:rsidR="002D5BB7">
        <w:instrText xml:space="preserve"> ADDIN ZOTERO_ITEM CSL_CITATION {"citationID":"2ocl21hd0i","properties":{"formattedCitation":"(2005)","plainCitation":"(2005)"},"citationItems":[{"id":210,"uris":["http://zotero.org/users/420444/items/2Z8H7CJU"],"uri":["http://zotero.org/users/420444/items/2Z8H7CJU"],"itemData":{"id":210,"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Pr="00063FF3">
        <w:fldChar w:fldCharType="separate"/>
      </w:r>
      <w:r w:rsidR="00A1409D" w:rsidRPr="00A1409D">
        <w:rPr>
          <w:rFonts w:cs="Times New Roman"/>
        </w:rPr>
        <w:t>(2005)</w:t>
      </w:r>
      <w:r w:rsidRPr="00063FF3">
        <w:rPr>
          <w:rFonts w:cs="Times New Roman"/>
        </w:rPr>
        <w:fldChar w:fldCharType="end"/>
      </w:r>
      <w:r w:rsidRPr="00063FF3">
        <w:t xml:space="preserve"> found that litter suppressed establishment of broadcast seeds</w:t>
      </w:r>
      <w:del w:id="392" w:author="Tom" w:date="2015-02-02T12:08:00Z">
        <w:r w:rsidRPr="00063FF3" w:rsidDel="003447FC">
          <w:delText>,</w:delText>
        </w:r>
      </w:del>
      <w:r w:rsidRPr="00063FF3">
        <w:t xml:space="preserve"> in Western Oregon grasslands.  Their study species all had relatively small seeds compared to </w:t>
      </w:r>
      <w:r w:rsidRPr="00063FF3">
        <w:rPr>
          <w:i/>
        </w:rPr>
        <w:t xml:space="preserve">L. </w:t>
      </w:r>
      <w:proofErr w:type="spellStart"/>
      <w:r w:rsidRPr="00063FF3">
        <w:rPr>
          <w:i/>
        </w:rPr>
        <w:t>oreganus</w:t>
      </w:r>
      <w:proofErr w:type="spellEnd"/>
      <w:r w:rsidRPr="00063FF3">
        <w:rPr>
          <w:i/>
        </w:rPr>
        <w:t xml:space="preserve"> </w:t>
      </w:r>
      <w:r w:rsidRPr="00063FF3">
        <w:t xml:space="preserve">and </w:t>
      </w:r>
      <w:r w:rsidRPr="00063FF3">
        <w:rPr>
          <w:i/>
        </w:rPr>
        <w:t xml:space="preserve">S. </w:t>
      </w:r>
      <w:proofErr w:type="spellStart"/>
      <w:r w:rsidRPr="00063FF3">
        <w:rPr>
          <w:i/>
        </w:rPr>
        <w:t>malviflora</w:t>
      </w:r>
      <w:proofErr w:type="spellEnd"/>
      <w:r w:rsidRPr="00063FF3">
        <w:rPr>
          <w:i/>
        </w:rPr>
        <w:t xml:space="preserve"> </w:t>
      </w:r>
      <w:r w:rsidRPr="00063FF3">
        <w:t xml:space="preserve">ssp. </w:t>
      </w:r>
      <w:proofErr w:type="spellStart"/>
      <w:r w:rsidRPr="00063FF3">
        <w:rPr>
          <w:i/>
        </w:rPr>
        <w:t>virgata</w:t>
      </w:r>
      <w:proofErr w:type="spellEnd"/>
      <w:r w:rsidRPr="00063FF3">
        <w:t>.  Perhaps the negative effects</w:t>
      </w:r>
      <w:ins w:id="393" w:author="Tom" w:date="2015-02-02T12:08:00Z">
        <w:r w:rsidR="003447FC">
          <w:t xml:space="preserve"> of litter on seedling establishment</w:t>
        </w:r>
      </w:ins>
      <w:r w:rsidRPr="00063FF3">
        <w:t xml:space="preserve"> in </w:t>
      </w:r>
      <w:del w:id="394" w:author="Tom" w:date="2015-02-02T12:08:00Z">
        <w:r w:rsidRPr="00063FF3" w:rsidDel="003447FC">
          <w:delText xml:space="preserve">this </w:delText>
        </w:r>
      </w:del>
      <w:ins w:id="395" w:author="Tom" w:date="2015-02-02T12:08:00Z">
        <w:r w:rsidR="003447FC" w:rsidRPr="00063FF3">
          <w:t>th</w:t>
        </w:r>
        <w:r w:rsidR="003447FC">
          <w:t>eir</w:t>
        </w:r>
        <w:r w:rsidR="003447FC" w:rsidRPr="00063FF3">
          <w:t xml:space="preserve"> </w:t>
        </w:r>
      </w:ins>
      <w:r w:rsidRPr="00063FF3">
        <w:t xml:space="preserve">case were the result of litter preventing </w:t>
      </w:r>
      <w:del w:id="396" w:author="Tom" w:date="2015-02-02T12:08:00Z">
        <w:r w:rsidRPr="00063FF3" w:rsidDel="003447FC">
          <w:delText>soil-to-seed</w:delText>
        </w:r>
      </w:del>
      <w:ins w:id="397" w:author="Tom" w:date="2015-02-02T12:08:00Z">
        <w:r w:rsidR="003447FC">
          <w:t>seed-to-soil</w:t>
        </w:r>
      </w:ins>
      <w:r w:rsidRPr="00063FF3">
        <w:t xml:space="preserve"> contact. Jensen and </w:t>
      </w:r>
      <w:proofErr w:type="spellStart"/>
      <w:r w:rsidRPr="00063FF3">
        <w:t>Guteknust</w:t>
      </w:r>
      <w:proofErr w:type="spellEnd"/>
      <w:r w:rsidRPr="00063FF3">
        <w:t xml:space="preserve"> </w:t>
      </w:r>
      <w:r w:rsidRPr="00063FF3">
        <w:fldChar w:fldCharType="begin"/>
      </w:r>
      <w:r w:rsidR="002D5BB7">
        <w:instrText xml:space="preserve"> ADDIN ZOTERO_ITEM CSL_CITATION {"citationID":"ETCyUrvB","properties":{"formattedCitation":"(2003)","plainCitation":"(2003)"},"citationItems":[{"id":13,"uris":["http://zotero.org/users/420444/items/QCE6SAWJ"],"uri":["http://zotero.org/users/420444/items/QCE6SAWJ"],"itemData":{"id":13,"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Pr="00063FF3">
        <w:fldChar w:fldCharType="separate"/>
      </w:r>
      <w:r w:rsidR="00A1409D" w:rsidRPr="00A1409D">
        <w:rPr>
          <w:rFonts w:cs="Times New Roman"/>
        </w:rPr>
        <w:t>(2003)</w:t>
      </w:r>
      <w:r w:rsidRPr="00063FF3">
        <w:rPr>
          <w:rFonts w:cs="Times New Roman"/>
        </w:rPr>
        <w:fldChar w:fldCharType="end"/>
      </w:r>
      <w:r w:rsidRPr="00063FF3">
        <w:t xml:space="preserve"> found that in the presence of litter, seedling establishment was positively correlated with seed size. </w:t>
      </w:r>
      <w:ins w:id="398" w:author="Tom" w:date="2015-02-02T12:09:00Z">
        <w:r w:rsidR="003447FC">
          <w:t xml:space="preserve">The seeds of </w:t>
        </w:r>
        <w:r w:rsidR="003447FC" w:rsidRPr="00063FF3">
          <w:rPr>
            <w:i/>
          </w:rPr>
          <w:t xml:space="preserve">L. </w:t>
        </w:r>
        <w:proofErr w:type="spellStart"/>
        <w:r w:rsidR="003447FC" w:rsidRPr="00063FF3">
          <w:rPr>
            <w:i/>
          </w:rPr>
          <w:t>oreganus</w:t>
        </w:r>
        <w:proofErr w:type="spellEnd"/>
        <w:r w:rsidR="003447FC" w:rsidRPr="00063FF3">
          <w:rPr>
            <w:i/>
          </w:rPr>
          <w:t xml:space="preserve"> </w:t>
        </w:r>
        <w:r w:rsidR="003447FC" w:rsidRPr="00063FF3">
          <w:t xml:space="preserve">and </w:t>
        </w:r>
        <w:r w:rsidR="003447FC" w:rsidRPr="00063FF3">
          <w:rPr>
            <w:i/>
          </w:rPr>
          <w:t xml:space="preserve">S. </w:t>
        </w:r>
        <w:proofErr w:type="spellStart"/>
        <w:r w:rsidR="003447FC" w:rsidRPr="00063FF3">
          <w:rPr>
            <w:i/>
          </w:rPr>
          <w:t>malviflora</w:t>
        </w:r>
        <w:proofErr w:type="spellEnd"/>
        <w:r w:rsidR="003447FC" w:rsidRPr="00063FF3">
          <w:rPr>
            <w:i/>
          </w:rPr>
          <w:t xml:space="preserve"> </w:t>
        </w:r>
        <w:r w:rsidR="003447FC" w:rsidRPr="00063FF3">
          <w:t xml:space="preserve">ssp. </w:t>
        </w:r>
        <w:proofErr w:type="spellStart"/>
        <w:r w:rsidR="003447FC" w:rsidRPr="00063FF3">
          <w:rPr>
            <w:i/>
          </w:rPr>
          <w:t>virgata</w:t>
        </w:r>
        <w:proofErr w:type="spellEnd"/>
        <w:r w:rsidR="003447FC" w:rsidRPr="00063FF3">
          <w:t xml:space="preserve"> </w:t>
        </w:r>
        <w:r w:rsidR="003447FC">
          <w:t xml:space="preserve">are relatively large (xx and xx respectively </w:t>
        </w:r>
        <w:r w:rsidR="003447FC">
          <w:lastRenderedPageBreak/>
          <w:t xml:space="preserve">(source) and </w:t>
        </w:r>
        <w:proofErr w:type="spellStart"/>
        <w:r w:rsidR="003447FC">
          <w:t>unappendanged</w:t>
        </w:r>
      </w:ins>
      <w:proofErr w:type="spellEnd"/>
      <w:ins w:id="399" w:author="Tom" w:date="2015-02-02T12:10:00Z">
        <w:r w:rsidR="003447FC">
          <w:t xml:space="preserve">, </w:t>
        </w:r>
      </w:ins>
      <w:del w:id="400" w:author="Tom" w:date="2015-02-02T12:10:00Z">
        <w:r w:rsidRPr="00063FF3" w:rsidDel="003447FC">
          <w:delText xml:space="preserve">Our larger smooth un-barbed and un-appendaged seeds may have been </w:delText>
        </w:r>
      </w:del>
      <w:ins w:id="401" w:author="Tom" w:date="2015-02-02T12:10:00Z">
        <w:r w:rsidR="003447FC">
          <w:t xml:space="preserve">which may have made them </w:t>
        </w:r>
      </w:ins>
      <w:r w:rsidRPr="00063FF3">
        <w:t xml:space="preserve">more successful at passing through the litter layer to achieve soil contact. In another study, Wilson and Clark </w:t>
      </w:r>
      <w:r w:rsidRPr="00063FF3">
        <w:fldChar w:fldCharType="begin"/>
      </w:r>
      <w:r w:rsidR="002D5BB7">
        <w:instrText xml:space="preserve"> ADDIN ZOTERO_ITEM CSL_CITATION {"citationID":"1gq5va0o40","properties":{"formattedCitation":"(2001)","plainCitation":"(2001)"},"citationItems":[{"id":338,"uris":["http://zotero.org/users/420444/items/86RDKFTD"],"uri":["http://zotero.org/users/420444/items/86RDKFTD"],"itemData":{"id":338,"type":"article-journal","title":"Controlling invasive Arrhenatherum elatius and promoting native prairie grasses through mowing","container-title":"Applied Vegetation Science","page":"129-138","volume":"4","author":[{"family":"Wilson","given":"Mark V."},{"family":"Clark","given":"Deborah L."}],"issued":{"date-parts":[["2001"]]}},"suppress-author":true}],"schema":"https://github.com/citation-style-language/schema/raw/master/csl-citation.json"} </w:instrText>
      </w:r>
      <w:r w:rsidRPr="00063FF3">
        <w:fldChar w:fldCharType="separate"/>
      </w:r>
      <w:r w:rsidR="00A1409D" w:rsidRPr="00A1409D">
        <w:rPr>
          <w:rFonts w:cs="Times New Roman"/>
        </w:rPr>
        <w:t>(2001)</w:t>
      </w:r>
      <w:r w:rsidRPr="00063FF3">
        <w:rPr>
          <w:rFonts w:cs="Times New Roman"/>
        </w:rPr>
        <w:fldChar w:fldCharType="end"/>
      </w:r>
      <w:r w:rsidRPr="00063FF3">
        <w:t xml:space="preserve"> recommend mowing tall invasive grasses </w:t>
      </w:r>
      <w:commentRangeStart w:id="402"/>
      <w:r w:rsidRPr="00063FF3">
        <w:t xml:space="preserve">without removal of cut material to promote native species already represented in the community </w:t>
      </w:r>
      <w:commentRangeEnd w:id="402"/>
      <w:r w:rsidR="003447FC">
        <w:rPr>
          <w:rStyle w:val="CommentReference"/>
        </w:rPr>
        <w:commentReference w:id="402"/>
      </w:r>
      <w:r w:rsidRPr="00063FF3">
        <w:t>which supports our findings that litter was also associated with increased survival of established individual.</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03" w:name="_Toc318116212"/>
      <w:r w:rsidRPr="00063FF3">
        <w:rPr>
          <w:rFonts w:eastAsiaTheme="majorEastAsia" w:cstheme="majorBidi"/>
          <w:bCs/>
          <w:i/>
          <w:u w:val="single"/>
        </w:rPr>
        <w:t>Differences in interaction by functional group</w:t>
      </w:r>
      <w:bookmarkEnd w:id="403"/>
    </w:p>
    <w:p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of grass was positively correlated with increased establishment and survival of </w:t>
      </w:r>
      <w:r w:rsidRPr="00063FF3">
        <w:rPr>
          <w:i/>
        </w:rPr>
        <w:t xml:space="preserve">L. </w:t>
      </w:r>
      <w:proofErr w:type="spellStart"/>
      <w:r w:rsidRPr="00063FF3">
        <w:rPr>
          <w:i/>
        </w:rPr>
        <w:t>oreganus</w:t>
      </w:r>
      <w:proofErr w:type="spellEnd"/>
      <w:r w:rsidRPr="00063FF3">
        <w:t xml:space="preserve">, survival of </w:t>
      </w:r>
      <w:r w:rsidRPr="00063FF3">
        <w:rPr>
          <w:i/>
        </w:rPr>
        <w:t xml:space="preserve">S. </w:t>
      </w:r>
      <w:proofErr w:type="spellStart"/>
      <w:r w:rsidRPr="00063FF3">
        <w:rPr>
          <w:i/>
        </w:rPr>
        <w:t>malviflora</w:t>
      </w:r>
      <w:proofErr w:type="spellEnd"/>
      <w:r w:rsidRPr="00063FF3">
        <w:t xml:space="preserve"> ssp. </w:t>
      </w:r>
      <w:proofErr w:type="spellStart"/>
      <w:r w:rsidRPr="00063FF3">
        <w:rPr>
          <w:i/>
        </w:rPr>
        <w:t>virgata</w:t>
      </w:r>
      <w:proofErr w:type="spellEnd"/>
      <w:r w:rsidRPr="00063FF3">
        <w:rPr>
          <w:i/>
        </w:rPr>
        <w:t xml:space="preserve"> </w:t>
      </w:r>
      <w:r w:rsidRPr="00063FF3">
        <w:t xml:space="preserve">and second year survival of </w:t>
      </w:r>
      <w:r w:rsidRPr="00063FF3">
        <w:rPr>
          <w:i/>
        </w:rPr>
        <w:t>C. levisecta.</w:t>
      </w:r>
    </w:p>
    <w:p w:rsidR="00063FF3" w:rsidRPr="00063FF3" w:rsidRDefault="00063FF3" w:rsidP="005F0518">
      <w:r w:rsidRPr="00063FF3">
        <w:t xml:space="preserve">All of the negative effects we measured for establishment and survival of seedlings in their first two years were correlated with </w:t>
      </w:r>
      <w:del w:id="404" w:author="Tom" w:date="2015-02-02T12:11:00Z">
        <w:r w:rsidRPr="00063FF3" w:rsidDel="003447FC">
          <w:delText xml:space="preserve">the </w:delText>
        </w:r>
      </w:del>
      <w:r w:rsidRPr="00063FF3">
        <w:t>abiotic factors</w:t>
      </w:r>
      <w:ins w:id="405" w:author="Tom" w:date="2015-02-02T12:11:00Z">
        <w:r w:rsidR="003447FC">
          <w:t xml:space="preserve"> associated with</w:t>
        </w:r>
      </w:ins>
      <w:del w:id="406" w:author="Tom" w:date="2015-02-02T12:12:00Z">
        <w:r w:rsidRPr="00063FF3" w:rsidDel="003447FC">
          <w:delText>,</w:delText>
        </w:r>
      </w:del>
      <w:r w:rsidRPr="00063FF3">
        <w:t xml:space="preserve"> disturbance and bare ground. This indicates that the </w:t>
      </w:r>
      <w:r w:rsidRPr="00063FF3">
        <w:rPr>
          <w:i/>
        </w:rPr>
        <w:t>lack</w:t>
      </w:r>
      <w:r w:rsidRPr="00063FF3">
        <w:t xml:space="preserve"> of neighbors to interact with or burial and removal by burrowing rodents may be negatively affecting the ability</w:t>
      </w:r>
      <w:ins w:id="407" w:author="Tom" w:date="2015-02-02T12:12:00Z">
        <w:r w:rsidR="003447FC">
          <w:t xml:space="preserve"> of some prairie plants</w:t>
        </w:r>
      </w:ins>
      <w:r w:rsidRPr="00063FF3">
        <w:t xml:space="preserve"> to establish and persist. Direct interactions with biotic community components</w:t>
      </w:r>
      <w:ins w:id="408" w:author="Tom" w:date="2015-02-02T12:12:00Z">
        <w:r w:rsidR="003447FC">
          <w:t xml:space="preserve"> such as</w:t>
        </w:r>
      </w:ins>
      <w:del w:id="409" w:author="Tom" w:date="2015-02-02T12:12:00Z">
        <w:r w:rsidRPr="00063FF3" w:rsidDel="003447FC">
          <w:delText>,</w:delText>
        </w:r>
      </w:del>
      <w:r w:rsidRPr="00063FF3">
        <w:t xml:space="preserve"> grass, forb</w:t>
      </w:r>
      <w:del w:id="410" w:author="Tom" w:date="2015-02-02T12:13:00Z">
        <w:r w:rsidRPr="00063FF3" w:rsidDel="003447FC">
          <w:delText>s</w:delText>
        </w:r>
      </w:del>
      <w:r w:rsidRPr="00063FF3">
        <w:t xml:space="preserve"> and moss </w:t>
      </w:r>
      <w:ins w:id="411" w:author="Tom" w:date="2015-02-02T12:13:00Z">
        <w:r w:rsidR="003447FC">
          <w:t xml:space="preserve">cover </w:t>
        </w:r>
      </w:ins>
      <w:r w:rsidRPr="00063FF3">
        <w:t>appear to be primarily neutral in the early stages of establishment but may tend towards competition at later life history stages.</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12" w:name="_Toc318116213"/>
      <w:r w:rsidRPr="00063FF3">
        <w:rPr>
          <w:rFonts w:eastAsiaTheme="majorEastAsia" w:cstheme="majorBidi"/>
          <w:bCs/>
          <w:i/>
          <w:u w:val="single"/>
        </w:rPr>
        <w:t xml:space="preserve">Competition and </w:t>
      </w:r>
      <w:del w:id="413" w:author="Tom" w:date="2015-02-02T12:25:00Z">
        <w:r w:rsidRPr="00063FF3" w:rsidDel="006B299D">
          <w:rPr>
            <w:rFonts w:eastAsiaTheme="majorEastAsia" w:cstheme="majorBidi"/>
            <w:bCs/>
            <w:i/>
            <w:u w:val="single"/>
          </w:rPr>
          <w:delText xml:space="preserve">Facilitation </w:delText>
        </w:r>
      </w:del>
      <w:ins w:id="414" w:author="Tom" w:date="2015-02-02T12:25:00Z">
        <w:r w:rsidR="006B299D">
          <w:rPr>
            <w:rFonts w:eastAsiaTheme="majorEastAsia" w:cstheme="majorBidi"/>
            <w:bCs/>
            <w:i/>
            <w:u w:val="single"/>
          </w:rPr>
          <w:t>f</w:t>
        </w:r>
        <w:r w:rsidR="006B299D" w:rsidRPr="00063FF3">
          <w:rPr>
            <w:rFonts w:eastAsiaTheme="majorEastAsia" w:cstheme="majorBidi"/>
            <w:bCs/>
            <w:i/>
            <w:u w:val="single"/>
          </w:rPr>
          <w:t xml:space="preserve">acilitation </w:t>
        </w:r>
      </w:ins>
      <w:r w:rsidRPr="00063FF3">
        <w:rPr>
          <w:rFonts w:eastAsiaTheme="majorEastAsia" w:cstheme="majorBidi"/>
          <w:bCs/>
          <w:i/>
          <w:u w:val="single"/>
        </w:rPr>
        <w:t>at different life history stages</w:t>
      </w:r>
      <w:bookmarkEnd w:id="412"/>
    </w:p>
    <w:p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w:t>
      </w:r>
      <w:proofErr w:type="spellStart"/>
      <w:r w:rsidRPr="00063FF3">
        <w:rPr>
          <w:i/>
        </w:rPr>
        <w:t>oreganus</w:t>
      </w:r>
      <w:proofErr w:type="spellEnd"/>
      <w:r w:rsidRPr="00063FF3">
        <w:rPr>
          <w:i/>
        </w:rPr>
        <w:t xml:space="preserve"> </w:t>
      </w:r>
      <w:del w:id="415" w:author="Tom" w:date="2015-02-02T12:27:00Z">
        <w:r w:rsidRPr="00063FF3" w:rsidDel="005768E7">
          <w:delText xml:space="preserve">as </w:delText>
        </w:r>
      </w:del>
      <w:ins w:id="416" w:author="Tom" w:date="2015-02-02T12:27:00Z">
        <w:r w:rsidR="005768E7">
          <w:t xml:space="preserve">because </w:t>
        </w:r>
      </w:ins>
      <w:r w:rsidRPr="00063FF3">
        <w:t xml:space="preserve">it was correlated with </w:t>
      </w:r>
      <w:del w:id="417" w:author="Tom" w:date="2015-02-02T12:28:00Z">
        <w:r w:rsidRPr="00063FF3" w:rsidDel="005768E7">
          <w:delText xml:space="preserve">flowering and thereby </w:delText>
        </w:r>
      </w:del>
      <w:r w:rsidRPr="00063FF3">
        <w:t xml:space="preserve">reproductive potential. With respect to leaf number, we saw a potential shift from neutrality to competition with grass cover in five-year old lupine compared to seedlings, but litter depth still was positively correlated with </w:t>
      </w:r>
      <w:r w:rsidRPr="00063FF3">
        <w:lastRenderedPageBreak/>
        <w:t xml:space="preserve">overall performance. </w:t>
      </w:r>
      <w:proofErr w:type="spellStart"/>
      <w:r w:rsidRPr="00063FF3">
        <w:t>Wolkovich</w:t>
      </w:r>
      <w:proofErr w:type="spellEnd"/>
      <w:r w:rsidRPr="00063FF3">
        <w:t xml:space="preserve"> et al </w:t>
      </w:r>
      <w:r w:rsidRPr="00063FF3">
        <w:fldChar w:fldCharType="begin"/>
      </w:r>
      <w:r w:rsidR="002D5BB7">
        <w:instrText xml:space="preserve"> ADDIN ZOTERO_ITEM CSL_CITATION {"citationID":"165t85cp3j","properties":{"formattedCitation":"(2009)","plainCitation":"(2009)"},"citationItems":[{"id":543,"uris":["http://zotero.org/users/420444/items/DFQCV578"],"uri":["http://zotero.org/users/420444/items/DFQCV578"],"itemData":{"id":543,"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Pr="00063FF3">
        <w:fldChar w:fldCharType="separate"/>
      </w:r>
      <w:r w:rsidR="00A1409D" w:rsidRPr="00A1409D">
        <w:rPr>
          <w:rFonts w:cs="Times New Roman"/>
        </w:rPr>
        <w:t>(2009)</w:t>
      </w:r>
      <w:r w:rsidRPr="00063FF3">
        <w:rPr>
          <w:rFonts w:cs="Times New Roman"/>
        </w:rPr>
        <w:fldChar w:fldCharType="end"/>
      </w:r>
      <w:r w:rsidRPr="00063FF3">
        <w:t xml:space="preserve"> demonstrated how litter alters the biotic and abiotic environment and enhances growth of adult </w:t>
      </w:r>
      <w:r w:rsidRPr="00063FF3">
        <w:rPr>
          <w:i/>
        </w:rPr>
        <w:t xml:space="preserve">Artemisia </w:t>
      </w:r>
      <w:proofErr w:type="spellStart"/>
      <w:r w:rsidRPr="00063FF3">
        <w:rPr>
          <w:i/>
        </w:rPr>
        <w:t>californica</w:t>
      </w:r>
      <w:proofErr w:type="spellEnd"/>
      <w:r w:rsidRPr="00063FF3">
        <w:rPr>
          <w:i/>
        </w:rPr>
        <w:t xml:space="preserve">, </w:t>
      </w:r>
      <w:r w:rsidRPr="00063FF3">
        <w:t xml:space="preserve">though non-native grasses likely interacted competitively with young </w:t>
      </w:r>
      <w:r w:rsidRPr="00063FF3">
        <w:rPr>
          <w:i/>
        </w:rPr>
        <w:t xml:space="preserve">A. </w:t>
      </w:r>
      <w:proofErr w:type="spellStart"/>
      <w:r w:rsidRPr="00063FF3">
        <w:rPr>
          <w:i/>
        </w:rPr>
        <w:t>californica</w:t>
      </w:r>
      <w:proofErr w:type="spellEnd"/>
      <w:r w:rsidRPr="00063FF3">
        <w:t xml:space="preserve">.  We may see something similar where litter in our study system </w:t>
      </w:r>
      <w:del w:id="418" w:author="Tom" w:date="2015-02-02T12:28:00Z">
        <w:r w:rsidRPr="00063FF3" w:rsidDel="005768E7">
          <w:delText xml:space="preserve">is interacting </w:delText>
        </w:r>
      </w:del>
      <w:ins w:id="419" w:author="Tom" w:date="2015-02-02T12:28:00Z">
        <w:r w:rsidR="005768E7" w:rsidRPr="00063FF3">
          <w:t>interact</w:t>
        </w:r>
        <w:r w:rsidR="005768E7">
          <w:t>s</w:t>
        </w:r>
        <w:r w:rsidR="005768E7" w:rsidRPr="00063FF3">
          <w:t xml:space="preserve"> </w:t>
        </w:r>
      </w:ins>
      <w:r w:rsidRPr="00063FF3">
        <w:t xml:space="preserve">positively with our species at both the seedling and adult stages but that the net </w:t>
      </w:r>
      <w:del w:id="420" w:author="Tom" w:date="2015-02-02T12:29:00Z">
        <w:r w:rsidRPr="00063FF3" w:rsidDel="005768E7">
          <w:delText xml:space="preserve">balance </w:delText>
        </w:r>
      </w:del>
      <w:ins w:id="421" w:author="Tom" w:date="2015-02-02T12:29:00Z">
        <w:r w:rsidR="005768E7">
          <w:t>effect</w:t>
        </w:r>
        <w:r w:rsidR="005768E7" w:rsidRPr="00063FF3">
          <w:t xml:space="preserve"> </w:t>
        </w:r>
      </w:ins>
      <w:r w:rsidRPr="00063FF3">
        <w:t xml:space="preserve">of </w:t>
      </w:r>
      <w:del w:id="422" w:author="Tom" w:date="2015-02-02T12:29:00Z">
        <w:r w:rsidRPr="00063FF3" w:rsidDel="005768E7">
          <w:delText xml:space="preserve">facilitative </w:delText>
        </w:r>
      </w:del>
      <w:ins w:id="423" w:author="Tom" w:date="2015-02-02T12:29:00Z">
        <w:r w:rsidR="005768E7" w:rsidRPr="00063FF3">
          <w:t>facilitati</w:t>
        </w:r>
        <w:r w:rsidR="005768E7">
          <w:t>on</w:t>
        </w:r>
        <w:r w:rsidR="005768E7" w:rsidRPr="00063FF3">
          <w:t xml:space="preserve"> </w:t>
        </w:r>
      </w:ins>
      <w:del w:id="424" w:author="Tom" w:date="2015-02-02T12:29:00Z">
        <w:r w:rsidRPr="00063FF3" w:rsidDel="005768E7">
          <w:delText xml:space="preserve">or </w:delText>
        </w:r>
      </w:del>
      <w:ins w:id="425" w:author="Tom" w:date="2015-02-02T12:29:00Z">
        <w:r w:rsidR="005768E7">
          <w:t>and</w:t>
        </w:r>
        <w:r w:rsidR="005768E7" w:rsidRPr="00063FF3">
          <w:t xml:space="preserve"> </w:t>
        </w:r>
      </w:ins>
      <w:del w:id="426" w:author="Tom" w:date="2015-02-02T12:29:00Z">
        <w:r w:rsidRPr="00063FF3" w:rsidDel="005768E7">
          <w:delText xml:space="preserve">competitive </w:delText>
        </w:r>
      </w:del>
      <w:ins w:id="427" w:author="Tom" w:date="2015-02-02T12:29:00Z">
        <w:r w:rsidR="005768E7" w:rsidRPr="00063FF3">
          <w:t>competiti</w:t>
        </w:r>
        <w:r w:rsidR="005768E7">
          <w:t xml:space="preserve">on </w:t>
        </w:r>
      </w:ins>
      <w:del w:id="428" w:author="Tom" w:date="2015-02-02T12:29:00Z">
        <w:r w:rsidRPr="00063FF3" w:rsidDel="005768E7">
          <w:delText xml:space="preserve">interaction </w:delText>
        </w:r>
      </w:del>
      <w:r w:rsidRPr="00063FF3">
        <w:t xml:space="preserve">shifts at an intermediate life history stage (Figure </w:t>
      </w:r>
      <w:r w:rsidR="00201FC6">
        <w:t>9</w:t>
      </w:r>
      <w:r w:rsidRPr="00063FF3">
        <w:t>A).</w:t>
      </w:r>
    </w:p>
    <w:p w:rsidR="00063FF3" w:rsidRPr="00063FF3" w:rsidRDefault="00063FF3" w:rsidP="001F4FBF">
      <w:r w:rsidRPr="00063FF3">
        <w:tab/>
        <w:t xml:space="preserve">We did not have mature individuals for any of the other species we tested in which to compare this trend but we expect that transitions from facilitation or neutrality to a competitive relationships (Figure </w:t>
      </w:r>
      <w:r w:rsidR="00201FC6">
        <w:t>9</w:t>
      </w:r>
      <w:r w:rsidRPr="00063FF3">
        <w:t xml:space="preserve">B), especially with grass, may occur for other species as well.  Though facilitation is occurring, the shift from facilitative to competitive interactions over the life on an individual may correspond with an overall negative effect on the population over time </w:t>
      </w:r>
      <w:r w:rsidRPr="00063FF3">
        <w:fldChar w:fldCharType="begin"/>
      </w:r>
      <w:r w:rsidR="002D5BB7">
        <w:instrText xml:space="preserve"> ADDIN ZOTERO_ITEM CSL_CITATION {"citationID":"1rfd0ouqvs","properties":{"formattedCitation":"(Williams &amp; Crone 2006)","plainCitation":"(Williams &amp; Crone 2006)"},"citationItems":[{"id":526,"uris":["http://zotero.org/users/420444/items/D9TGRWWR"],"uri":["http://zotero.org/users/420444/items/D9TGRWWR"],"itemData":{"id":526,"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Pr="00063FF3">
        <w:fldChar w:fldCharType="separate"/>
      </w:r>
      <w:r w:rsidR="00A1409D" w:rsidRPr="00A1409D">
        <w:rPr>
          <w:rFonts w:cs="Times New Roman"/>
        </w:rPr>
        <w:t>(Williams &amp; Crone 2006)</w:t>
      </w:r>
      <w:r w:rsidRPr="00063FF3">
        <w:fldChar w:fldCharType="end"/>
      </w:r>
      <w:r w:rsidRPr="00063FF3">
        <w:t xml:space="preserve">.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29" w:name="_Toc318116215"/>
      <w:r w:rsidRPr="00063FF3">
        <w:rPr>
          <w:rFonts w:eastAsiaTheme="majorEastAsia" w:cstheme="majorBidi"/>
          <w:bCs/>
          <w:i/>
          <w:u w:val="single"/>
        </w:rPr>
        <w:t xml:space="preserve">Iris </w:t>
      </w:r>
      <w:del w:id="430" w:author="Tom" w:date="2015-02-02T12:25:00Z">
        <w:r w:rsidRPr="00063FF3" w:rsidDel="006B299D">
          <w:rPr>
            <w:rFonts w:eastAsiaTheme="majorEastAsia" w:cstheme="majorBidi"/>
            <w:bCs/>
            <w:i/>
            <w:u w:val="single"/>
          </w:rPr>
          <w:delText>and Erigeron</w:delText>
        </w:r>
      </w:del>
      <w:bookmarkEnd w:id="429"/>
      <w:proofErr w:type="spellStart"/>
      <w:ins w:id="431" w:author="Tom" w:date="2015-02-02T12:25:00Z">
        <w:r w:rsidR="006B299D">
          <w:rPr>
            <w:rFonts w:eastAsiaTheme="majorEastAsia" w:cstheme="majorBidi"/>
            <w:bCs/>
            <w:i/>
            <w:u w:val="single"/>
          </w:rPr>
          <w:t>tenax</w:t>
        </w:r>
      </w:ins>
      <w:proofErr w:type="spellEnd"/>
    </w:p>
    <w:p w:rsidR="00063FF3" w:rsidRPr="00063FF3" w:rsidRDefault="00063FF3" w:rsidP="005F0518">
      <w:r w:rsidRPr="00063FF3">
        <w:t>Once established</w:t>
      </w:r>
      <w:ins w:id="432" w:author="Tom" w:date="2015-02-02T12:26:00Z">
        <w:r w:rsidR="006B299D">
          <w:t xml:space="preserve"> by plug</w:t>
        </w:r>
      </w:ins>
      <w:r w:rsidRPr="00063FF3">
        <w:t xml:space="preserve">, </w:t>
      </w:r>
      <w:r w:rsidRPr="00063FF3">
        <w:rPr>
          <w:i/>
        </w:rPr>
        <w:t xml:space="preserve">Iris </w:t>
      </w:r>
      <w:proofErr w:type="spellStart"/>
      <w:r w:rsidRPr="00063FF3">
        <w:rPr>
          <w:i/>
        </w:rPr>
        <w:t>tenax</w:t>
      </w:r>
      <w:proofErr w:type="spellEnd"/>
      <w:r w:rsidRPr="00063FF3">
        <w:rPr>
          <w:i/>
        </w:rPr>
        <w:t xml:space="preserve"> </w:t>
      </w:r>
      <w:r w:rsidRPr="00063FF3">
        <w:t xml:space="preserve">had </w:t>
      </w:r>
      <w:ins w:id="433" w:author="Tom" w:date="2015-02-02T12:26:00Z">
        <w:r w:rsidR="006B299D">
          <w:t xml:space="preserve">such </w:t>
        </w:r>
      </w:ins>
      <w:r w:rsidRPr="00063FF3">
        <w:t xml:space="preserve">a high survival rate </w:t>
      </w:r>
      <w:del w:id="434" w:author="Tom" w:date="2015-02-02T12:26:00Z">
        <w:r w:rsidRPr="00063FF3" w:rsidDel="006B299D">
          <w:delText xml:space="preserve">such </w:delText>
        </w:r>
      </w:del>
      <w:r w:rsidRPr="00063FF3">
        <w:t xml:space="preserve">that it was not possible to correlate </w:t>
      </w:r>
      <w:del w:id="435" w:author="Tom" w:date="2015-02-02T12:26:00Z">
        <w:r w:rsidRPr="00063FF3" w:rsidDel="006B299D">
          <w:delText xml:space="preserve">iris </w:delText>
        </w:r>
      </w:del>
      <w:ins w:id="436" w:author="Tom" w:date="2015-02-02T12:26:00Z">
        <w:r w:rsidR="006B299D">
          <w:t>its</w:t>
        </w:r>
        <w:r w:rsidR="006B299D" w:rsidRPr="00063FF3">
          <w:t xml:space="preserve"> </w:t>
        </w:r>
      </w:ins>
      <w:r w:rsidRPr="00063FF3">
        <w:t xml:space="preserve">success with any community component.  Like many irises, </w:t>
      </w:r>
      <w:r w:rsidRPr="00063FF3">
        <w:rPr>
          <w:i/>
        </w:rPr>
        <w:t xml:space="preserve">I. </w:t>
      </w:r>
      <w:proofErr w:type="spellStart"/>
      <w:r w:rsidRPr="00063FF3">
        <w:rPr>
          <w:i/>
        </w:rPr>
        <w:t>tenax</w:t>
      </w:r>
      <w:proofErr w:type="spellEnd"/>
      <w:r w:rsidRPr="00063FF3">
        <w:t xml:space="preserve"> is a clonal species </w:t>
      </w:r>
      <w:r w:rsidRPr="00063FF3">
        <w:fldChar w:fldCharType="begin"/>
      </w:r>
      <w:r w:rsidR="002D5BB7">
        <w:instrText xml:space="preserve"> ADDIN ZOTERO_ITEM CSL_CITATION {"citationID":"2k65ik1co1","properties":{"formattedCitation":"(Wilson 2001)","plainCitation":"(Wilson 2001)"},"citationItems":[{"id":334,"uris":["http://zotero.org/users/420444/items/CH7F2K5T"],"uri":["http://zotero.org/users/420444/items/CH7F2K5T"],"itemData":{"id":334,"type":"article-journal","title":"Floral stages, ovule development, and ovule and fruit success in Iris tenax, focusion on var. gormanii, a taxon with low seed set","container-title":"American Journal of Botany","page":"2221-2231","volume":"88","issue":"12","author":[{"family":"Wilson","given":"Carol A"}],"issued":{"date-parts":[["2001"]]},"accessed":{"date-parts":[["2011",11,16]]}}}],"schema":"https://github.com/citation-style-language/schema/raw/master/csl-citation.json"} </w:instrText>
      </w:r>
      <w:r w:rsidRPr="00063FF3">
        <w:fldChar w:fldCharType="separate"/>
      </w:r>
      <w:r w:rsidR="00A1409D" w:rsidRPr="00A1409D">
        <w:rPr>
          <w:rFonts w:cs="Times New Roman"/>
        </w:rPr>
        <w:t>(Wilson 2001)</w:t>
      </w:r>
      <w:r w:rsidRPr="00063FF3">
        <w:rPr>
          <w:rFonts w:cs="Times New Roman"/>
        </w:rPr>
        <w:fldChar w:fldCharType="end"/>
      </w:r>
      <w:r w:rsidRPr="00063FF3">
        <w:t xml:space="preserve"> and the seeds appear to have dormancy</w:t>
      </w:r>
      <w:r w:rsidR="007E0F13">
        <w:t xml:space="preserve"> </w:t>
      </w:r>
      <w:r w:rsidR="007E0F13">
        <w:fldChar w:fldCharType="begin"/>
      </w:r>
      <w:r w:rsidR="007E0F13">
        <w:instrText xml:space="preserve"> ADDIN ZOTERO_ITEM CSL_CITATION {"citationID":"27gq1phj7p","properties":{"formattedCitation":"(Jones &amp; Kaye 2014)","plainCitation":"(Jones &amp; Kaye 2014)"},"citationItems":[{"id":1258,"uris":["http://zotero.org/users/420444/items/PTSG5EZF"],"uri":["http://zotero.org/users/420444/items/PTSG5EZF"],"itemData":{"id":1258,"type":"article-journal","title":"Factors Influencing Germination of a Functionally Important Grassland Plant, Iris tenax","container-title":"PloS one","page":"e90084","volume":"9","issue":"2","source":"Google Scholar","author":[{"family":"Jones","given":"Katherine D."},{"family":"Kaye","given":"Thomas N."}],"issued":{"date-parts":[["2014"]]},"accessed":{"date-parts":[["2014",5,4]]}}}],"schema":"https://github.com/citation-style-language/schema/raw/master/csl-citation.json"} </w:instrText>
      </w:r>
      <w:r w:rsidR="007E0F13">
        <w:fldChar w:fldCharType="separate"/>
      </w:r>
      <w:r w:rsidR="00A1409D" w:rsidRPr="00A1409D">
        <w:rPr>
          <w:rFonts w:cs="Times New Roman"/>
        </w:rPr>
        <w:t>(Jones &amp; Kaye 2014)</w:t>
      </w:r>
      <w:r w:rsidR="007E0F13">
        <w:fldChar w:fldCharType="end"/>
      </w:r>
      <w:r w:rsidRPr="00063FF3">
        <w:t xml:space="preserve">.   </w:t>
      </w:r>
      <w:commentRangeStart w:id="437"/>
      <w:r w:rsidRPr="00063FF3">
        <w:t xml:space="preserve">For restoration purposes, seed may not be the most efficient way to establish </w:t>
      </w:r>
      <w:r w:rsidRPr="00063FF3">
        <w:rPr>
          <w:i/>
        </w:rPr>
        <w:t>Iris</w:t>
      </w:r>
      <w:r w:rsidRPr="00063FF3">
        <w:t xml:space="preserve"> </w:t>
      </w:r>
      <w:r w:rsidRPr="00063FF3">
        <w:fldChar w:fldCharType="begin"/>
      </w:r>
      <w:r w:rsidR="002D5BB7">
        <w:instrText xml:space="preserve"> ADDIN ZOTERO_ITEM CSL_CITATION {"citationID":"2030doc9sd","properties":{"formattedCitation":"(Volis, Blecher &amp; Sapir 2007)","plainCitation":"(Volis, Blecher &amp; Sapir 2007)"},"citationItems":[{"id":539,"uris":["http://zotero.org/users/420444/items/GRW6ZXIN"],"uri":["http://zotero.org/users/420444/items/GRW6ZXIN"],"itemData":{"id":539,"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Pr="00063FF3">
        <w:fldChar w:fldCharType="separate"/>
      </w:r>
      <w:r w:rsidR="00A1409D" w:rsidRPr="00A1409D">
        <w:rPr>
          <w:rFonts w:cs="Times New Roman"/>
        </w:rPr>
        <w:t>(Volis, Blecher &amp; Sapir 2007)</w:t>
      </w:r>
      <w:r w:rsidRPr="00063FF3">
        <w:rPr>
          <w:rFonts w:cs="Times New Roman"/>
        </w:rPr>
        <w:fldChar w:fldCharType="end"/>
      </w:r>
      <w:r w:rsidR="007E0F13">
        <w:rPr>
          <w:rFonts w:cs="Times New Roman"/>
        </w:rPr>
        <w:t>.</w:t>
      </w:r>
      <w:r w:rsidRPr="00063FF3">
        <w:t xml:space="preserve">  </w:t>
      </w:r>
      <w:commentRangeEnd w:id="437"/>
      <w:r w:rsidR="006B299D">
        <w:rPr>
          <w:rStyle w:val="CommentReference"/>
        </w:rPr>
        <w:commentReference w:id="437"/>
      </w:r>
    </w:p>
    <w:p w:rsidR="00063FF3" w:rsidRPr="00063FF3" w:rsidDel="006B299D" w:rsidRDefault="00063FF3" w:rsidP="005F0518">
      <w:pPr>
        <w:rPr>
          <w:del w:id="438" w:author="Tom" w:date="2015-02-02T12:26:00Z"/>
        </w:rPr>
      </w:pPr>
      <w:del w:id="439" w:author="Tom" w:date="2015-02-02T12:26:00Z">
        <w:r w:rsidRPr="00063FF3" w:rsidDel="006B299D">
          <w:delText xml:space="preserve">Previous studies have shown that establishment of </w:delText>
        </w:r>
        <w:r w:rsidRPr="00063FF3" w:rsidDel="006B299D">
          <w:rPr>
            <w:i/>
          </w:rPr>
          <w:delText>Erigeron decumbens</w:delText>
        </w:r>
        <w:r w:rsidRPr="00063FF3" w:rsidDel="006B299D">
          <w:delText xml:space="preserve"> seed viability is often very low, especially among seeds from small populations </w:delText>
        </w:r>
        <w:r w:rsidRPr="00063FF3" w:rsidDel="006B299D">
          <w:fldChar w:fldCharType="begin"/>
        </w:r>
        <w:r w:rsidR="002D5BB7" w:rsidDel="006B299D">
          <w:delInstrText xml:space="preserve"> ADDIN ZOTERO_ITEM CSL_CITATION {"citationID":"1o4ttt0m2t","properties":{"formattedCitation":"(Thorpe &amp; Kaye 2011)","plainCitation":"(Thorpe &amp; Kaye 2011)"},"citationItems":[{"id":506,"uris":["http://zotero.org/users/420444/items/BSPET9SI"],"uri":["http://zotero.org/users/420444/items/BSPET9SI"],"itemData":{"id":506,"type":"article-journal","title":"Conservation and reintroduction of the endangered Willamette daisy: effects of population size on seed viability and the influence of local adaptation","container-title":"Native Plants Journal","page":"289–298","volume":"12","issue":"3","source":"Google Scholar","shortTitle":"Conservation and reintroduction of the endangered Willamette daisy","author":[{"family":"Thorpe","given":"A.S."},{"family":"Kaye","given":"T.N."}],"issued":{"date-parts":[["2011"]]}}}],"schema":"https://github.com/citation-style-language/schema/raw/master/csl-citation.json"} </w:delInstrText>
        </w:r>
        <w:r w:rsidRPr="00063FF3" w:rsidDel="006B299D">
          <w:fldChar w:fldCharType="separate"/>
        </w:r>
        <w:r w:rsidR="00A1409D" w:rsidRPr="00A1409D" w:rsidDel="006B299D">
          <w:rPr>
            <w:rFonts w:cs="Times New Roman"/>
          </w:rPr>
          <w:delText>(Thorpe &amp; Kaye 2011)</w:delText>
        </w:r>
        <w:r w:rsidRPr="00063FF3" w:rsidDel="006B299D">
          <w:rPr>
            <w:rFonts w:cs="Times New Roman"/>
          </w:rPr>
          <w:fldChar w:fldCharType="end"/>
        </w:r>
        <w:r w:rsidRPr="00063FF3" w:rsidDel="006B299D">
          <w:delText xml:space="preserve"> and establishment</w:delText>
        </w:r>
        <w:r w:rsidRPr="00063FF3" w:rsidDel="006B299D">
          <w:rPr>
            <w:i/>
          </w:rPr>
          <w:delText xml:space="preserve"> </w:delText>
        </w:r>
        <w:r w:rsidRPr="00063FF3" w:rsidDel="006B299D">
          <w:delText xml:space="preserve">by seed is also very low, sometimes &lt;1%  </w:delText>
        </w:r>
        <w:r w:rsidRPr="00063FF3" w:rsidDel="006B299D">
          <w:fldChar w:fldCharType="begin"/>
        </w:r>
        <w:r w:rsidR="002D5BB7" w:rsidDel="006B299D">
          <w:delInstrText xml:space="preserve"> ADDIN ZOTERO_ITEM CSL_CITATION {"citationID":"18hi8j9ti7","properties":{"formattedCitation":"(Kaye &amp; Brandt 2005)","plainCitation":"(Kaye &amp; Brandt 2005)"},"citationItems":[{"id":285,"uris":["http://zotero.org/users/420444/items/7PFUXKK4"],"uri":["http://zotero.org/users/420444/items/7PFUXKK4"],"itemData":{"id":285,"type":"article-journal","title":"Seeding and transplanting rare Willamette Valley prairie plants for population restoration","container-title":"Unpublished technical report prepared for the Eugene District, USDI Bureau of Land Management","source":"Google Scholar","author":[{"family":"Kaye","given":"T.N."},{"family":"Brandt","given":"A."}],"issued":{"date-parts":[["2005"]]}}}],"schema":"https://github.com/citation-style-language/schema/raw/master/csl-citation.json"} </w:delInstrText>
        </w:r>
        <w:r w:rsidRPr="00063FF3" w:rsidDel="006B299D">
          <w:fldChar w:fldCharType="separate"/>
        </w:r>
        <w:r w:rsidR="00A1409D" w:rsidRPr="00A1409D" w:rsidDel="006B299D">
          <w:rPr>
            <w:rFonts w:cs="Times New Roman"/>
          </w:rPr>
          <w:delText>(Kaye &amp; Brandt 2005)</w:delText>
        </w:r>
        <w:r w:rsidRPr="00063FF3" w:rsidDel="006B299D">
          <w:rPr>
            <w:rFonts w:cs="Times New Roman"/>
          </w:rPr>
          <w:fldChar w:fldCharType="end"/>
        </w:r>
        <w:r w:rsidRPr="00063FF3" w:rsidDel="006B299D">
          <w:delText xml:space="preserve">.  Even so, actual establishment rates in our study sites may have been higher than we observed; seedlings and juvenile </w:delText>
        </w:r>
        <w:r w:rsidRPr="00063FF3" w:rsidDel="006B299D">
          <w:rPr>
            <w:i/>
          </w:rPr>
          <w:delText xml:space="preserve">E. decumbens </w:delText>
        </w:r>
        <w:r w:rsidRPr="00063FF3" w:rsidDel="006B299D">
          <w:delText xml:space="preserve">are very small and may easily be confused with young grasses or young </w:delText>
        </w:r>
        <w:r w:rsidRPr="00063FF3" w:rsidDel="006B299D">
          <w:rPr>
            <w:i/>
          </w:rPr>
          <w:lastRenderedPageBreak/>
          <w:delText>Plantago lanceolata</w:delText>
        </w:r>
        <w:r w:rsidRPr="00063FF3" w:rsidDel="006B299D">
          <w:delText xml:space="preserve">, both of which were abundant in our plots. However, our results are consistent with what others have found; this does not seem to be a species that is well suited to direct seeding. Transplants are the best option for reintroduction of this species </w:delText>
        </w:r>
        <w:r w:rsidRPr="00063FF3" w:rsidDel="006B299D">
          <w:fldChar w:fldCharType="begin"/>
        </w:r>
        <w:r w:rsidR="002D5BB7" w:rsidDel="006B299D">
          <w:delInstrText xml:space="preserve"> ADDIN ZOTERO_ITEM CSL_CITATION {"citationID":"1rh4r5inuu","properties":{"formattedCitation":"(Thorpe 2009)","plainCitation":"(Thorpe 2009)"},"citationItems":[{"id":207,"uris":["http://zotero.org/users/420444/items/5SNU2IZQ"],"uri":["http://zotero.org/users/420444/items/5SNU2IZQ"],"itemData":{"id":207,"type":"article-journal","title":"The good, the bad, and the ugly: Challenges in plant conservation in Oregon","container-title":"Native Plants Journal","page":"351–357","volume":"9","issue":"3","source":"Google Scholar","ISSN":"1548-4785","shortTitle":"The good, the bad, and the ugly","author":[{"family":"Thorpe","given":"A. S"}],"issued":{"date-parts":[["2009"]]}}}],"schema":"https://github.com/citation-style-language/schema/raw/master/csl-citation.json"} </w:delInstrText>
        </w:r>
        <w:r w:rsidRPr="00063FF3" w:rsidDel="006B299D">
          <w:fldChar w:fldCharType="separate"/>
        </w:r>
        <w:r w:rsidR="00A1409D" w:rsidRPr="00A1409D" w:rsidDel="006B299D">
          <w:rPr>
            <w:rFonts w:cs="Times New Roman"/>
          </w:rPr>
          <w:delText>(Thorpe 2009)</w:delText>
        </w:r>
        <w:r w:rsidRPr="00063FF3" w:rsidDel="006B299D">
          <w:rPr>
            <w:rFonts w:cs="Times New Roman"/>
          </w:rPr>
          <w:fldChar w:fldCharType="end"/>
        </w:r>
        <w:r w:rsidRPr="00063FF3" w:rsidDel="006B299D">
          <w:delText xml:space="preserve">.  </w:delText>
        </w:r>
      </w:del>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40" w:name="_Toc318116216"/>
      <w:r w:rsidRPr="00063FF3">
        <w:rPr>
          <w:rFonts w:eastAsiaTheme="majorEastAsia" w:cstheme="majorBidi"/>
          <w:bCs/>
          <w:i/>
          <w:u w:val="single"/>
        </w:rPr>
        <w:t>Biological relevance</w:t>
      </w:r>
      <w:bookmarkEnd w:id="440"/>
    </w:p>
    <w:p w:rsidR="00063FF3" w:rsidRPr="00063FF3" w:rsidRDefault="00063FF3" w:rsidP="005F0518">
      <w:r w:rsidRPr="00063FF3">
        <w:t xml:space="preserve">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lopes (see for example Figure 8C). Though these slopes appear to be nearly flat in some cases, they still provide evidence that suggests a facilitative interaction between these community factors and the target species.  The winters of 2010 and 2011 were mild; they were wetter and cooler than the average for the Willamette Valley. If, as Callaway </w:t>
      </w:r>
      <w:r w:rsidRPr="00063FF3">
        <w:fldChar w:fldCharType="begin"/>
      </w:r>
      <w:r w:rsidR="002D5BB7">
        <w:instrText xml:space="preserve"> ADDIN ZOTERO_ITEM CSL_CITATION {"citationID":"2500d6p85h","properties":{"formattedCitation":"(1997)","plainCitation":"(1997)"},"citationItems":[{"id":69,"uris":["http://zotero.org/users/420444/items/Z4XUBD6C"],"uri":["http://zotero.org/users/420444/items/Z4XUBD6C"],"itemData":{"id":69,"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Pr="00063FF3">
        <w:fldChar w:fldCharType="separate"/>
      </w:r>
      <w:r w:rsidR="00A1409D" w:rsidRPr="00A1409D">
        <w:rPr>
          <w:rFonts w:cs="Times New Roman"/>
        </w:rPr>
        <w:t>(1997)</w:t>
      </w:r>
      <w:r w:rsidRPr="00063FF3">
        <w:rPr>
          <w:rFonts w:cs="Times New Roman"/>
        </w:rPr>
        <w:fldChar w:fldCharType="end"/>
      </w:r>
      <w:r w:rsidRPr="00063FF3">
        <w:t xml:space="preserve"> posits, facilitative effects increase as abiotic stress increases, we’d expect the positive interactions we observed to be even stronger in warmer, drier years. </w:t>
      </w:r>
    </w:p>
    <w:p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441" w:name="_Toc318116217"/>
      <w:r w:rsidRPr="00063FF3">
        <w:rPr>
          <w:rFonts w:eastAsiaTheme="majorEastAsia" w:cstheme="majorBidi"/>
          <w:bCs/>
          <w:i/>
          <w:u w:val="single"/>
        </w:rPr>
        <w:t>Implications for Management</w:t>
      </w:r>
      <w:bookmarkEnd w:id="441"/>
    </w:p>
    <w:p w:rsidR="00063FF3" w:rsidRPr="00063FF3" w:rsidRDefault="00063FF3" w:rsidP="005D0C14">
      <w:r w:rsidRPr="00063FF3">
        <w:t xml:space="preserve">Unfortunately, there is no panacea or universal prescription for ecosystem restoration.  Effective restoration strategies must be goal driven </w:t>
      </w:r>
      <w:r w:rsidRPr="00063FF3">
        <w:fldChar w:fldCharType="begin"/>
      </w:r>
      <w:r w:rsidR="002D5BB7">
        <w:instrText xml:space="preserve"> ADDIN ZOTERO_ITEM CSL_CITATION {"citationID":"2e5sgfbqml","properties":{"formattedCitation":"(Zedler 2005)","plainCitation":"(Zedler 2005)"},"citationItems":[{"id":208,"uris":["http://zotero.org/users/420444/items/SVTMQFTG"],"uri":["http://zotero.org/users/420444/items/SVTMQFTG"],"itemData":{"id":208,"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Pr="00063FF3">
        <w:fldChar w:fldCharType="separate"/>
      </w:r>
      <w:r w:rsidR="00A1409D" w:rsidRPr="00A1409D">
        <w:rPr>
          <w:rFonts w:cs="Times New Roman"/>
        </w:rPr>
        <w:t>(Zedler 2005)</w:t>
      </w:r>
      <w:r w:rsidRPr="00063FF3">
        <w:rPr>
          <w:rFonts w:cs="Times New Roman"/>
        </w:rPr>
        <w:fldChar w:fldCharType="end"/>
      </w:r>
      <w:r w:rsidRPr="00063FF3">
        <w:rPr>
          <w:rFonts w:cs="Times New Roman"/>
        </w:rPr>
        <w:t>, therefore strategies must differ depending on the scale (species or community level) 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proofErr w:type="spellStart"/>
      <w:r w:rsidRPr="00063FF3">
        <w:rPr>
          <w:i/>
        </w:rPr>
        <w:t>Lupinus</w:t>
      </w:r>
      <w:proofErr w:type="spellEnd"/>
      <w:r w:rsidRPr="00063FF3">
        <w:rPr>
          <w:i/>
        </w:rPr>
        <w:t xml:space="preserve"> </w:t>
      </w:r>
      <w:r w:rsidRPr="00063FF3">
        <w:t xml:space="preserve">and </w:t>
      </w:r>
      <w:proofErr w:type="spellStart"/>
      <w:r w:rsidRPr="00063FF3">
        <w:rPr>
          <w:i/>
        </w:rPr>
        <w:t>Sidalcea</w:t>
      </w:r>
      <w:proofErr w:type="spellEnd"/>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w:t>
      </w:r>
      <w:r w:rsidRPr="00063FF3">
        <w:lastRenderedPageBreak/>
        <w:t xml:space="preserve">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of invasive grasses may be postponed, it appears that it is a necessary step at some point to establish sustainable populations. </w:t>
      </w:r>
    </w:p>
    <w:p w:rsidR="00063FF3" w:rsidRPr="00063FF3" w:rsidRDefault="00063FF3" w:rsidP="005F0518">
      <w:r w:rsidRPr="00063FF3">
        <w:tab/>
      </w:r>
      <w:r w:rsidR="000551E6">
        <w:tab/>
      </w:r>
      <w:r w:rsidRPr="00063FF3">
        <w:t xml:space="preserve">Seeding may not be the ideal method for introducing </w:t>
      </w:r>
      <w:r w:rsidRPr="00063FF3">
        <w:rPr>
          <w:i/>
        </w:rPr>
        <w:t xml:space="preserve">Iris </w:t>
      </w:r>
      <w:proofErr w:type="spellStart"/>
      <w:r w:rsidRPr="00063FF3">
        <w:rPr>
          <w:i/>
        </w:rPr>
        <w:t>tenax</w:t>
      </w:r>
      <w:proofErr w:type="spellEnd"/>
      <w:r w:rsidRPr="00063FF3">
        <w:t>; managers should consider greenhouse propagation and transplanting of this species.</w:t>
      </w:r>
    </w:p>
    <w:p w:rsidR="00063FF3" w:rsidRPr="00063FF3" w:rsidRDefault="000551E6" w:rsidP="00CF27C7">
      <w:r>
        <w:tab/>
      </w:r>
      <w:r w:rsidR="00063FF3" w:rsidRPr="00063FF3">
        <w:t xml:space="preserve">Disturbance by moles which dig up, eat, or bury seedlings was the strongest single factor that limited establishment of </w:t>
      </w:r>
      <w:proofErr w:type="spellStart"/>
      <w:r w:rsidR="00063FF3" w:rsidRPr="00063FF3">
        <w:rPr>
          <w:i/>
        </w:rPr>
        <w:t>Lupinus</w:t>
      </w:r>
      <w:proofErr w:type="spellEnd"/>
      <w:r w:rsidR="00063FF3" w:rsidRPr="00063FF3">
        <w:t xml:space="preserve"> and </w:t>
      </w:r>
      <w:proofErr w:type="spellStart"/>
      <w:r w:rsidR="00063FF3" w:rsidRPr="00063FF3">
        <w:rPr>
          <w:i/>
        </w:rPr>
        <w:t>Sidalcea</w:t>
      </w:r>
      <w:proofErr w:type="spellEnd"/>
      <w:r w:rsidR="00063FF3" w:rsidRPr="00063FF3">
        <w:t xml:space="preserve">.  We recommend </w:t>
      </w:r>
      <w:proofErr w:type="spellStart"/>
      <w:r w:rsidR="00063FF3" w:rsidRPr="00063FF3">
        <w:t>managers</w:t>
      </w:r>
      <w:proofErr w:type="spellEnd"/>
      <w:r w:rsidR="00063FF3" w:rsidRPr="00063FF3">
        <w:t xml:space="preserve"> survey restoration sites for burrowing rodents prior to reintroduction. If rodent populations are high, it would be wise to take steps to mitigate the detrimental effects of herbivory and soil disruption that these mammals have on establishing seedlings; rodent </w:t>
      </w:r>
      <w:proofErr w:type="spellStart"/>
      <w:r w:rsidR="00063FF3" w:rsidRPr="00063FF3">
        <w:t>exclosures</w:t>
      </w:r>
      <w:proofErr w:type="spellEnd"/>
      <w:r w:rsidR="00063FF3" w:rsidRPr="00063FF3">
        <w:t xml:space="preserve">, removal of rodents, </w:t>
      </w:r>
      <w:r w:rsidR="00E50157">
        <w:t xml:space="preserve">increased seeding rates, </w:t>
      </w:r>
      <w:r w:rsidR="00063FF3" w:rsidRPr="00063FF3">
        <w:t xml:space="preserve">or preferentially selecting sites with lower abundance of moles may increase the chances of success.  </w:t>
      </w:r>
    </w:p>
    <w:p w:rsidR="00063FF3" w:rsidRPr="00063FF3" w:rsidRDefault="00063FF3" w:rsidP="005F0518">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etween plant functional groups.</w:t>
      </w:r>
    </w:p>
    <w:p w:rsidR="002D5BB7" w:rsidRDefault="002D5BB7" w:rsidP="005F0518">
      <w:pPr>
        <w:keepNext/>
        <w:keepLines/>
        <w:numPr>
          <w:ilvl w:val="1"/>
          <w:numId w:val="0"/>
        </w:numPr>
        <w:spacing w:before="360"/>
        <w:outlineLvl w:val="1"/>
        <w:rPr>
          <w:ins w:id="442" w:author="Tom" w:date="2015-02-02T12:01:00Z"/>
          <w:rFonts w:eastAsiaTheme="majorEastAsia" w:cstheme="majorBidi"/>
          <w:b/>
          <w:bCs/>
          <w:szCs w:val="28"/>
        </w:rPr>
      </w:pPr>
      <w:bookmarkStart w:id="443" w:name="_Toc318116218"/>
      <w:r>
        <w:rPr>
          <w:rFonts w:eastAsiaTheme="majorEastAsia" w:cstheme="majorBidi"/>
          <w:b/>
          <w:bCs/>
          <w:szCs w:val="28"/>
        </w:rPr>
        <w:lastRenderedPageBreak/>
        <w:t>Acknowledg</w:t>
      </w:r>
      <w:del w:id="444" w:author="Tom" w:date="2015-02-02T12:01:00Z">
        <w:r w:rsidDel="00B42367">
          <w:rPr>
            <w:rFonts w:eastAsiaTheme="majorEastAsia" w:cstheme="majorBidi"/>
            <w:b/>
            <w:bCs/>
            <w:szCs w:val="28"/>
          </w:rPr>
          <w:delText>e</w:delText>
        </w:r>
      </w:del>
      <w:r>
        <w:rPr>
          <w:rFonts w:eastAsiaTheme="majorEastAsia" w:cstheme="majorBidi"/>
          <w:b/>
          <w:bCs/>
          <w:szCs w:val="28"/>
        </w:rPr>
        <w:t>ments</w:t>
      </w:r>
    </w:p>
    <w:p w:rsidR="00B42367" w:rsidRPr="00B42367" w:rsidRDefault="00B42367" w:rsidP="00B42367">
      <w:pPr>
        <w:pStyle w:val="ListParagraph"/>
        <w:keepNext/>
        <w:keepLines/>
        <w:numPr>
          <w:ilvl w:val="0"/>
          <w:numId w:val="37"/>
        </w:numPr>
        <w:spacing w:before="360"/>
        <w:outlineLvl w:val="1"/>
        <w:rPr>
          <w:ins w:id="445" w:author="Tom" w:date="2015-02-02T12:02:00Z"/>
          <w:rFonts w:eastAsiaTheme="majorEastAsia" w:cstheme="majorBidi"/>
          <w:bCs/>
          <w:szCs w:val="28"/>
          <w:rPrChange w:id="446" w:author="Tom" w:date="2015-02-02T12:03:00Z">
            <w:rPr>
              <w:ins w:id="447" w:author="Tom" w:date="2015-02-02T12:02:00Z"/>
            </w:rPr>
          </w:rPrChange>
        </w:rPr>
        <w:pPrChange w:id="448" w:author="Tom" w:date="2015-02-02T12:02:00Z">
          <w:pPr>
            <w:keepNext/>
            <w:keepLines/>
            <w:numPr>
              <w:ilvl w:val="1"/>
            </w:numPr>
            <w:spacing w:before="360"/>
            <w:ind w:firstLine="0"/>
            <w:outlineLvl w:val="1"/>
          </w:pPr>
        </w:pPrChange>
      </w:pPr>
      <w:ins w:id="449" w:author="Tom" w:date="2015-02-02T12:01:00Z">
        <w:r w:rsidRPr="00B42367">
          <w:rPr>
            <w:rFonts w:eastAsiaTheme="majorEastAsia" w:cstheme="majorBidi"/>
            <w:bCs/>
            <w:szCs w:val="28"/>
            <w:rPrChange w:id="450" w:author="Tom" w:date="2015-02-02T12:03:00Z">
              <w:rPr/>
            </w:rPrChange>
          </w:rPr>
          <w:t xml:space="preserve">USFWS Willamette Valley Refuge Complex.  </w:t>
        </w:r>
      </w:ins>
    </w:p>
    <w:p w:rsidR="00B42367" w:rsidRPr="00B42367" w:rsidRDefault="00B42367" w:rsidP="00B42367">
      <w:pPr>
        <w:pStyle w:val="ListParagraph"/>
        <w:keepNext/>
        <w:keepLines/>
        <w:numPr>
          <w:ilvl w:val="0"/>
          <w:numId w:val="37"/>
        </w:numPr>
        <w:spacing w:before="360"/>
        <w:outlineLvl w:val="1"/>
        <w:rPr>
          <w:ins w:id="451" w:author="Tom" w:date="2015-02-02T12:02:00Z"/>
          <w:rFonts w:eastAsiaTheme="majorEastAsia" w:cstheme="majorBidi"/>
          <w:bCs/>
          <w:szCs w:val="28"/>
          <w:rPrChange w:id="452" w:author="Tom" w:date="2015-02-02T12:03:00Z">
            <w:rPr>
              <w:ins w:id="453" w:author="Tom" w:date="2015-02-02T12:02:00Z"/>
            </w:rPr>
          </w:rPrChange>
        </w:rPr>
        <w:pPrChange w:id="454" w:author="Tom" w:date="2015-02-02T12:02:00Z">
          <w:pPr>
            <w:keepNext/>
            <w:keepLines/>
            <w:numPr>
              <w:ilvl w:val="1"/>
            </w:numPr>
            <w:spacing w:before="360"/>
            <w:ind w:firstLine="0"/>
            <w:outlineLvl w:val="1"/>
          </w:pPr>
        </w:pPrChange>
      </w:pPr>
      <w:ins w:id="455" w:author="Tom" w:date="2015-02-02T12:01:00Z">
        <w:r w:rsidRPr="00B42367">
          <w:rPr>
            <w:rFonts w:eastAsiaTheme="majorEastAsia" w:cstheme="majorBidi"/>
            <w:bCs/>
            <w:szCs w:val="28"/>
            <w:rPrChange w:id="456" w:author="Tom" w:date="2015-02-02T12:03:00Z">
              <w:rPr/>
            </w:rPrChange>
          </w:rPr>
          <w:t xml:space="preserve">Funding from USFWS for CALE research.  </w:t>
        </w:r>
      </w:ins>
    </w:p>
    <w:p w:rsidR="00B42367" w:rsidRPr="00B42367" w:rsidRDefault="00B42367" w:rsidP="00B42367">
      <w:pPr>
        <w:pStyle w:val="ListParagraph"/>
        <w:keepNext/>
        <w:keepLines/>
        <w:numPr>
          <w:ilvl w:val="0"/>
          <w:numId w:val="37"/>
        </w:numPr>
        <w:spacing w:before="360"/>
        <w:outlineLvl w:val="1"/>
        <w:rPr>
          <w:ins w:id="457" w:author="Tom" w:date="2015-02-02T12:02:00Z"/>
          <w:rFonts w:eastAsiaTheme="majorEastAsia" w:cstheme="majorBidi"/>
          <w:bCs/>
          <w:szCs w:val="28"/>
          <w:rPrChange w:id="458" w:author="Tom" w:date="2015-02-02T12:03:00Z">
            <w:rPr>
              <w:ins w:id="459" w:author="Tom" w:date="2015-02-02T12:02:00Z"/>
              <w:rFonts w:eastAsiaTheme="majorEastAsia" w:cstheme="majorBidi"/>
              <w:b/>
              <w:bCs/>
              <w:szCs w:val="28"/>
            </w:rPr>
          </w:rPrChange>
        </w:rPr>
        <w:pPrChange w:id="460" w:author="Tom" w:date="2015-02-02T12:02:00Z">
          <w:pPr>
            <w:keepNext/>
            <w:keepLines/>
            <w:numPr>
              <w:ilvl w:val="1"/>
            </w:numPr>
            <w:spacing w:before="360"/>
            <w:ind w:firstLine="0"/>
            <w:outlineLvl w:val="1"/>
          </w:pPr>
        </w:pPrChange>
      </w:pPr>
      <w:ins w:id="461" w:author="Tom" w:date="2015-02-02T12:01:00Z">
        <w:r w:rsidRPr="00B42367">
          <w:rPr>
            <w:rFonts w:eastAsiaTheme="majorEastAsia" w:cstheme="majorBidi"/>
            <w:bCs/>
            <w:szCs w:val="28"/>
            <w:rPrChange w:id="462" w:author="Tom" w:date="2015-02-02T12:03:00Z">
              <w:rPr/>
            </w:rPrChange>
          </w:rPr>
          <w:t xml:space="preserve">Oregon State University.  </w:t>
        </w:r>
      </w:ins>
    </w:p>
    <w:p w:rsidR="00B42367" w:rsidRPr="00B42367" w:rsidRDefault="00B42367" w:rsidP="00B42367">
      <w:pPr>
        <w:pStyle w:val="ListParagraph"/>
        <w:keepNext/>
        <w:keepLines/>
        <w:numPr>
          <w:ilvl w:val="0"/>
          <w:numId w:val="37"/>
        </w:numPr>
        <w:spacing w:before="360"/>
        <w:outlineLvl w:val="1"/>
        <w:rPr>
          <w:ins w:id="463" w:author="Tom" w:date="2015-02-02T12:02:00Z"/>
          <w:rFonts w:eastAsiaTheme="majorEastAsia" w:cstheme="majorBidi"/>
          <w:bCs/>
          <w:szCs w:val="28"/>
          <w:rPrChange w:id="464" w:author="Tom" w:date="2015-02-02T12:03:00Z">
            <w:rPr>
              <w:ins w:id="465" w:author="Tom" w:date="2015-02-02T12:02:00Z"/>
              <w:rFonts w:eastAsiaTheme="majorEastAsia" w:cstheme="majorBidi"/>
              <w:b/>
              <w:bCs/>
              <w:szCs w:val="28"/>
            </w:rPr>
          </w:rPrChange>
        </w:rPr>
        <w:pPrChange w:id="466" w:author="Tom" w:date="2015-02-02T12:02:00Z">
          <w:pPr>
            <w:keepNext/>
            <w:keepLines/>
            <w:numPr>
              <w:ilvl w:val="1"/>
            </w:numPr>
            <w:spacing w:before="360"/>
            <w:ind w:firstLine="0"/>
            <w:outlineLvl w:val="1"/>
          </w:pPr>
        </w:pPrChange>
      </w:pPr>
      <w:ins w:id="467" w:author="Tom" w:date="2015-02-02T12:02:00Z">
        <w:r w:rsidRPr="00B42367">
          <w:rPr>
            <w:rFonts w:eastAsiaTheme="majorEastAsia" w:cstheme="majorBidi"/>
            <w:bCs/>
            <w:szCs w:val="28"/>
            <w:rPrChange w:id="468" w:author="Tom" w:date="2015-02-02T12:03:00Z">
              <w:rPr>
                <w:rFonts w:eastAsiaTheme="majorEastAsia" w:cstheme="majorBidi"/>
                <w:b/>
                <w:bCs/>
                <w:szCs w:val="28"/>
              </w:rPr>
            </w:rPrChange>
          </w:rPr>
          <w:t>IAE</w:t>
        </w:r>
      </w:ins>
    </w:p>
    <w:p w:rsidR="00B42367" w:rsidRPr="00B42367" w:rsidRDefault="00B42367" w:rsidP="00B42367">
      <w:pPr>
        <w:pStyle w:val="ListParagraph"/>
        <w:keepNext/>
        <w:keepLines/>
        <w:numPr>
          <w:ilvl w:val="0"/>
          <w:numId w:val="37"/>
        </w:numPr>
        <w:spacing w:before="360"/>
        <w:outlineLvl w:val="1"/>
        <w:rPr>
          <w:ins w:id="469" w:author="Tom" w:date="2015-02-02T12:02:00Z"/>
          <w:rFonts w:eastAsiaTheme="majorEastAsia" w:cstheme="majorBidi"/>
          <w:bCs/>
          <w:szCs w:val="28"/>
          <w:rPrChange w:id="470" w:author="Tom" w:date="2015-02-02T12:03:00Z">
            <w:rPr>
              <w:ins w:id="471" w:author="Tom" w:date="2015-02-02T12:02:00Z"/>
              <w:rFonts w:eastAsiaTheme="majorEastAsia" w:cstheme="majorBidi"/>
              <w:b/>
              <w:bCs/>
              <w:szCs w:val="28"/>
            </w:rPr>
          </w:rPrChange>
        </w:rPr>
        <w:pPrChange w:id="472" w:author="Tom" w:date="2015-02-02T12:02:00Z">
          <w:pPr>
            <w:keepNext/>
            <w:keepLines/>
            <w:numPr>
              <w:ilvl w:val="1"/>
            </w:numPr>
            <w:spacing w:before="360"/>
            <w:ind w:firstLine="0"/>
            <w:outlineLvl w:val="1"/>
          </w:pPr>
        </w:pPrChange>
      </w:pPr>
      <w:ins w:id="473" w:author="Tom" w:date="2015-02-02T12:02:00Z">
        <w:r w:rsidRPr="00B42367">
          <w:rPr>
            <w:rFonts w:eastAsiaTheme="majorEastAsia" w:cstheme="majorBidi"/>
            <w:bCs/>
            <w:szCs w:val="28"/>
            <w:rPrChange w:id="474" w:author="Tom" w:date="2015-02-02T12:03:00Z">
              <w:rPr>
                <w:rFonts w:eastAsiaTheme="majorEastAsia" w:cstheme="majorBidi"/>
                <w:b/>
                <w:bCs/>
                <w:szCs w:val="28"/>
              </w:rPr>
            </w:rPrChange>
          </w:rPr>
          <w:t>Committee members who commented on the MS.</w:t>
        </w:r>
      </w:ins>
    </w:p>
    <w:p w:rsidR="00B42367" w:rsidRPr="00B42367" w:rsidRDefault="00B42367" w:rsidP="00B42367">
      <w:pPr>
        <w:pStyle w:val="ListParagraph"/>
        <w:keepNext/>
        <w:keepLines/>
        <w:numPr>
          <w:ilvl w:val="0"/>
          <w:numId w:val="37"/>
        </w:numPr>
        <w:spacing w:before="360"/>
        <w:outlineLvl w:val="1"/>
        <w:rPr>
          <w:ins w:id="475" w:author="Tom" w:date="2015-02-02T12:02:00Z"/>
          <w:rFonts w:eastAsiaTheme="majorEastAsia" w:cstheme="majorBidi"/>
          <w:bCs/>
          <w:szCs w:val="28"/>
          <w:rPrChange w:id="476" w:author="Tom" w:date="2015-02-02T12:03:00Z">
            <w:rPr>
              <w:ins w:id="477" w:author="Tom" w:date="2015-02-02T12:02:00Z"/>
              <w:rFonts w:eastAsiaTheme="majorEastAsia" w:cstheme="majorBidi"/>
              <w:b/>
              <w:bCs/>
              <w:szCs w:val="28"/>
            </w:rPr>
          </w:rPrChange>
        </w:rPr>
        <w:pPrChange w:id="478" w:author="Tom" w:date="2015-02-02T12:02:00Z">
          <w:pPr>
            <w:keepNext/>
            <w:keepLines/>
            <w:numPr>
              <w:ilvl w:val="1"/>
            </w:numPr>
            <w:spacing w:before="360"/>
            <w:ind w:firstLine="0"/>
            <w:outlineLvl w:val="1"/>
          </w:pPr>
        </w:pPrChange>
      </w:pPr>
      <w:ins w:id="479" w:author="Tom" w:date="2015-02-02T12:02:00Z">
        <w:r w:rsidRPr="00B42367">
          <w:rPr>
            <w:rFonts w:eastAsiaTheme="majorEastAsia" w:cstheme="majorBidi"/>
            <w:bCs/>
            <w:szCs w:val="28"/>
            <w:rPrChange w:id="480" w:author="Tom" w:date="2015-02-02T12:03:00Z">
              <w:rPr>
                <w:rFonts w:eastAsiaTheme="majorEastAsia" w:cstheme="majorBidi"/>
                <w:b/>
                <w:bCs/>
                <w:szCs w:val="28"/>
              </w:rPr>
            </w:rPrChange>
          </w:rPr>
          <w:t>Companies or individuals who provided the seeds.</w:t>
        </w:r>
      </w:ins>
    </w:p>
    <w:p w:rsidR="00B42367" w:rsidRPr="00B42367" w:rsidRDefault="00B42367" w:rsidP="00B42367">
      <w:pPr>
        <w:pStyle w:val="ListParagraph"/>
        <w:keepNext/>
        <w:keepLines/>
        <w:numPr>
          <w:ilvl w:val="0"/>
          <w:numId w:val="37"/>
        </w:numPr>
        <w:spacing w:before="360"/>
        <w:outlineLvl w:val="1"/>
        <w:rPr>
          <w:ins w:id="481" w:author="Tom" w:date="2015-02-02T12:03:00Z"/>
          <w:rFonts w:eastAsiaTheme="majorEastAsia" w:cstheme="majorBidi"/>
          <w:bCs/>
          <w:szCs w:val="28"/>
          <w:rPrChange w:id="482" w:author="Tom" w:date="2015-02-02T12:03:00Z">
            <w:rPr>
              <w:ins w:id="483" w:author="Tom" w:date="2015-02-02T12:03:00Z"/>
              <w:rFonts w:eastAsiaTheme="majorEastAsia" w:cstheme="majorBidi"/>
              <w:b/>
              <w:bCs/>
              <w:szCs w:val="28"/>
            </w:rPr>
          </w:rPrChange>
        </w:rPr>
        <w:pPrChange w:id="484" w:author="Tom" w:date="2015-02-02T12:02:00Z">
          <w:pPr>
            <w:keepNext/>
            <w:keepLines/>
            <w:numPr>
              <w:ilvl w:val="1"/>
            </w:numPr>
            <w:spacing w:before="360"/>
            <w:ind w:firstLine="0"/>
            <w:outlineLvl w:val="1"/>
          </w:pPr>
        </w:pPrChange>
      </w:pPr>
      <w:ins w:id="485" w:author="Tom" w:date="2015-02-02T12:03:00Z">
        <w:r w:rsidRPr="00B42367">
          <w:rPr>
            <w:rFonts w:eastAsiaTheme="majorEastAsia" w:cstheme="majorBidi"/>
            <w:bCs/>
            <w:szCs w:val="28"/>
            <w:rPrChange w:id="486" w:author="Tom" w:date="2015-02-02T12:03:00Z">
              <w:rPr>
                <w:rFonts w:eastAsiaTheme="majorEastAsia" w:cstheme="majorBidi"/>
                <w:b/>
                <w:bCs/>
                <w:szCs w:val="28"/>
              </w:rPr>
            </w:rPrChange>
          </w:rPr>
          <w:t>Stats help?</w:t>
        </w:r>
      </w:ins>
    </w:p>
    <w:p w:rsidR="00B42367" w:rsidRPr="00B42367" w:rsidRDefault="00B42367" w:rsidP="00B42367">
      <w:pPr>
        <w:pStyle w:val="ListParagraph"/>
        <w:keepNext/>
        <w:keepLines/>
        <w:numPr>
          <w:ilvl w:val="0"/>
          <w:numId w:val="37"/>
        </w:numPr>
        <w:spacing w:before="360"/>
        <w:outlineLvl w:val="1"/>
        <w:rPr>
          <w:rFonts w:eastAsiaTheme="majorEastAsia" w:cstheme="majorBidi"/>
          <w:bCs/>
          <w:szCs w:val="28"/>
          <w:rPrChange w:id="487" w:author="Tom" w:date="2015-02-02T12:03:00Z">
            <w:rPr/>
          </w:rPrChange>
        </w:rPr>
        <w:pPrChange w:id="488" w:author="Tom" w:date="2015-02-02T12:02:00Z">
          <w:pPr>
            <w:keepNext/>
            <w:keepLines/>
            <w:numPr>
              <w:ilvl w:val="1"/>
            </w:numPr>
            <w:spacing w:before="360"/>
            <w:ind w:firstLine="0"/>
            <w:outlineLvl w:val="1"/>
          </w:pPr>
        </w:pPrChange>
      </w:pPr>
      <w:ins w:id="489" w:author="Tom" w:date="2015-02-02T12:03:00Z">
        <w:r w:rsidRPr="00B42367">
          <w:rPr>
            <w:rFonts w:eastAsiaTheme="majorEastAsia" w:cstheme="majorBidi"/>
            <w:bCs/>
            <w:szCs w:val="28"/>
            <w:rPrChange w:id="490" w:author="Tom" w:date="2015-02-02T12:03:00Z">
              <w:rPr>
                <w:rFonts w:eastAsiaTheme="majorEastAsia" w:cstheme="majorBidi"/>
                <w:b/>
                <w:bCs/>
                <w:szCs w:val="28"/>
              </w:rPr>
            </w:rPrChange>
          </w:rPr>
          <w:t>Volunteers who helped in the field.</w:t>
        </w:r>
      </w:ins>
    </w:p>
    <w:p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t>Data Accessibility</w:t>
      </w:r>
    </w:p>
    <w:p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443"/>
    </w:p>
    <w:p w:rsidR="00AA1D89" w:rsidRDefault="002D5BB7" w:rsidP="00CF27C7">
      <w:pPr>
        <w:pStyle w:val="Bibliography"/>
      </w:pPr>
      <w:r>
        <w:rPr>
          <w:rFonts w:eastAsiaTheme="majorEastAsia" w:cstheme="majorBidi"/>
          <w:b/>
          <w:bCs/>
          <w:szCs w:val="28"/>
        </w:rPr>
        <w:fldChar w:fldCharType="begin"/>
      </w:r>
      <w:r w:rsidR="00AA1D89">
        <w:rPr>
          <w:rFonts w:eastAsiaTheme="majorEastAsia" w:cstheme="majorBidi"/>
          <w:b/>
          <w:bCs/>
          <w:szCs w:val="28"/>
        </w:rPr>
        <w:instrText xml:space="preserve"> ADDIN ZOTERO_BIBL {"custom":[]} CSL_BIBLIOGRAPHY </w:instrText>
      </w:r>
      <w:r>
        <w:rPr>
          <w:rFonts w:eastAsiaTheme="majorEastAsia" w:cstheme="majorBidi"/>
          <w:b/>
          <w:bCs/>
          <w:szCs w:val="28"/>
        </w:rPr>
        <w:fldChar w:fldCharType="separate"/>
      </w:r>
      <w:r w:rsidR="00AA1D89">
        <w:t xml:space="preserve">Altman, B., Hayes, M., Janes, S. &amp; Forbes, R. (2001) Wildlife of westside grassland and chaparral habitats.  Pages 261-291. </w:t>
      </w:r>
      <w:r w:rsidR="00AA1D89">
        <w:rPr>
          <w:i/>
          <w:iCs/>
        </w:rPr>
        <w:t>D.H. Johnson and T.A. O’Neil, Managing Directors.  Wildlife-habitat Relationships in Oregon and Washington</w:t>
      </w:r>
      <w:r w:rsidR="00AA1D89">
        <w:t xml:space="preserve"> p. 736. Oregon State University Press, Corvallis, OR.</w:t>
      </w:r>
    </w:p>
    <w:p w:rsidR="00AA1D89" w:rsidRDefault="00AA1D89" w:rsidP="00CF27C7">
      <w:pPr>
        <w:pStyle w:val="Bibliography"/>
      </w:pPr>
      <w:r>
        <w:t xml:space="preserve">Alverson, E. (2005) Preserving prairies and savannas in a sea of forest: A conservation challenge in the Pacific Northwest. </w:t>
      </w:r>
      <w:r>
        <w:rPr>
          <w:i/>
          <w:iCs/>
        </w:rPr>
        <w:t>Plant Talk</w:t>
      </w:r>
      <w:r>
        <w:t xml:space="preserve">, </w:t>
      </w:r>
      <w:r>
        <w:rPr>
          <w:b/>
          <w:bCs/>
        </w:rPr>
        <w:t>40</w:t>
      </w:r>
      <w:r>
        <w:t>, 23–27.</w:t>
      </w:r>
    </w:p>
    <w:p w:rsidR="00AA1D89" w:rsidRDefault="00AA1D89" w:rsidP="00CF27C7">
      <w:pPr>
        <w:pStyle w:val="Bibliography"/>
      </w:pPr>
      <w:r>
        <w:t xml:space="preserve">Amatangelo, K.L., Dukes, J.S. &amp; Field, C.B. (2008) Responses of a California annual grassland to litter manipulation. </w:t>
      </w:r>
      <w:r>
        <w:rPr>
          <w:i/>
          <w:iCs/>
        </w:rPr>
        <w:t>Journal of Vegetation Science</w:t>
      </w:r>
      <w:r>
        <w:t xml:space="preserve">, </w:t>
      </w:r>
      <w:r>
        <w:rPr>
          <w:b/>
          <w:bCs/>
        </w:rPr>
        <w:t>19</w:t>
      </w:r>
      <w:r>
        <w:t>, 605–612.</w:t>
      </w:r>
    </w:p>
    <w:p w:rsidR="00AA1D89" w:rsidRDefault="00AA1D89" w:rsidP="00CF27C7">
      <w:pPr>
        <w:pStyle w:val="Bibliography"/>
      </w:pPr>
      <w:r>
        <w:t xml:space="preserve">Bertness, M.D. &amp; Callaway, R. (1994) Positive interactions in communities. </w:t>
      </w:r>
      <w:r>
        <w:rPr>
          <w:i/>
          <w:iCs/>
        </w:rPr>
        <w:t>Trends in Ecology &amp; Evolution</w:t>
      </w:r>
      <w:r>
        <w:t xml:space="preserve">, </w:t>
      </w:r>
      <w:r>
        <w:rPr>
          <w:b/>
          <w:bCs/>
        </w:rPr>
        <w:t>9</w:t>
      </w:r>
      <w:r>
        <w:t>, 191–193.</w:t>
      </w:r>
    </w:p>
    <w:p w:rsidR="00AA1D89" w:rsidRDefault="00AA1D89" w:rsidP="00CF27C7">
      <w:pPr>
        <w:pStyle w:val="Bibliography"/>
      </w:pPr>
      <w:r>
        <w:t xml:space="preserve">Blossey, B. &amp; Notzold, R. (1995) Evolution of increased competitive ability in invasive nonindigenous plants: a hypothesis. </w:t>
      </w:r>
      <w:r>
        <w:rPr>
          <w:i/>
          <w:iCs/>
        </w:rPr>
        <w:t>Journal of Ecology</w:t>
      </w:r>
      <w:r>
        <w:t xml:space="preserve">, </w:t>
      </w:r>
      <w:r>
        <w:rPr>
          <w:b/>
          <w:bCs/>
        </w:rPr>
        <w:t>83</w:t>
      </w:r>
      <w:r>
        <w:t>, 887–889.</w:t>
      </w:r>
    </w:p>
    <w:p w:rsidR="00AA1D89" w:rsidRDefault="00AA1D89" w:rsidP="00CF27C7">
      <w:pPr>
        <w:pStyle w:val="Bibliography"/>
      </w:pPr>
      <w:r>
        <w:t xml:space="preserve">Brooker, R.W., Scott, D., Palmer, S.C.F. &amp; Swaine, E. (2006) Transient facilitative effects of heather on Scots pine along a grazing disturbance gradient in Scottish moorland. </w:t>
      </w:r>
      <w:r>
        <w:rPr>
          <w:i/>
          <w:iCs/>
        </w:rPr>
        <w:t>Journal of Ecology</w:t>
      </w:r>
      <w:r>
        <w:t xml:space="preserve">, </w:t>
      </w:r>
      <w:r>
        <w:rPr>
          <w:b/>
          <w:bCs/>
        </w:rPr>
        <w:t>94</w:t>
      </w:r>
      <w:r>
        <w:t>, 637–645.</w:t>
      </w:r>
    </w:p>
    <w:p w:rsidR="00AA1D89" w:rsidRDefault="00AA1D89" w:rsidP="00CF27C7">
      <w:pPr>
        <w:pStyle w:val="Bibliography"/>
      </w:pPr>
      <w:r>
        <w:t xml:space="preserve">Brown, N. &amp; Van Staden, J. (1997) Smoke as a germination cue: a review. </w:t>
      </w:r>
      <w:r>
        <w:rPr>
          <w:i/>
          <w:iCs/>
        </w:rPr>
        <w:t>Plant Growth Regulation</w:t>
      </w:r>
      <w:r>
        <w:t xml:space="preserve">, </w:t>
      </w:r>
      <w:r>
        <w:rPr>
          <w:b/>
          <w:bCs/>
        </w:rPr>
        <w:t>22</w:t>
      </w:r>
      <w:r>
        <w:t>, 115–124.</w:t>
      </w:r>
    </w:p>
    <w:p w:rsidR="00AA1D89" w:rsidRDefault="00AA1D89" w:rsidP="00CF27C7">
      <w:pPr>
        <w:pStyle w:val="Bibliography"/>
      </w:pPr>
      <w:r>
        <w:lastRenderedPageBreak/>
        <w:t xml:space="preserve">Callaway, R.M. (1997) Positive interactions in plant communities and the individualistic-continuum concept. </w:t>
      </w:r>
      <w:r>
        <w:rPr>
          <w:i/>
          <w:iCs/>
        </w:rPr>
        <w:t>Oecologia</w:t>
      </w:r>
      <w:r>
        <w:t xml:space="preserve">, </w:t>
      </w:r>
      <w:r>
        <w:rPr>
          <w:b/>
          <w:bCs/>
        </w:rPr>
        <w:t>112</w:t>
      </w:r>
      <w:r>
        <w:t>, 143–149.</w:t>
      </w:r>
    </w:p>
    <w:p w:rsidR="00AA1D89" w:rsidRDefault="00AA1D89" w:rsidP="00CF27C7">
      <w:pPr>
        <w:pStyle w:val="Bibliography"/>
      </w:pPr>
      <w:r>
        <w:t xml:space="preserve">Callaway, R.M. &amp; Walker, L.R. (1997) Competition and facilitation: a synthetic approach to interactions in plant communities. </w:t>
      </w:r>
      <w:r>
        <w:rPr>
          <w:i/>
          <w:iCs/>
        </w:rPr>
        <w:t>Ecology</w:t>
      </w:r>
      <w:r>
        <w:t xml:space="preserve">, </w:t>
      </w:r>
      <w:r>
        <w:rPr>
          <w:b/>
          <w:bCs/>
        </w:rPr>
        <w:t>78</w:t>
      </w:r>
      <w:r>
        <w:t>, 1958–1965.</w:t>
      </w:r>
    </w:p>
    <w:p w:rsidR="00AA1D89" w:rsidRDefault="00AA1D89" w:rsidP="00CF27C7">
      <w:pPr>
        <w:pStyle w:val="Bibliography"/>
      </w:pPr>
      <w:r>
        <w:t xml:space="preserve">Clark, D.L., Ingersoll, C.A. &amp; Finley, K.K. (1997) Regeneration of Erigeron decumbens var. decumbens (Asteraceae), the Willamette daisy. </w:t>
      </w:r>
      <w:r>
        <w:rPr>
          <w:i/>
          <w:iCs/>
        </w:rPr>
        <w:t>Kaye, T.N; Liston, A.; Love, R.N.; Luoma, D.L.; Meinke, R.J.; Wilson, M.V., editors. Conservation and Management of Native Plants and Fungi</w:t>
      </w:r>
      <w:r>
        <w:t xml:space="preserve"> pp. 41–47. Native Plant Society, Corvallis, Oregon.</w:t>
      </w:r>
    </w:p>
    <w:p w:rsidR="00AA1D89" w:rsidRDefault="00AA1D89" w:rsidP="00CF27C7">
      <w:pPr>
        <w:pStyle w:val="Bibliography"/>
      </w:pPr>
      <w:r>
        <w:t xml:space="preserve">Clark, D. &amp; Wilson, M. (2000) Promoting regeneration of native species in Willamette Valley upland prairies. </w:t>
      </w:r>
      <w:r>
        <w:rPr>
          <w:i/>
          <w:iCs/>
        </w:rPr>
        <w:t>Report to USDI Fish and Wildlife Service and Oregon Natural Heritage Program. Corvallis (OR): Oregon State University</w:t>
      </w:r>
      <w:r>
        <w:t>.</w:t>
      </w:r>
    </w:p>
    <w:p w:rsidR="00AA1D89" w:rsidRDefault="00AA1D89" w:rsidP="00CF27C7">
      <w:pPr>
        <w:pStyle w:val="Bibliography"/>
      </w:pPr>
      <w:r>
        <w:t xml:space="preserve">Clark, D.L. &amp; Wilson, M.V. (2003) Post-dispersal seed fates of four prairie species. </w:t>
      </w:r>
      <w:r>
        <w:rPr>
          <w:i/>
          <w:iCs/>
        </w:rPr>
        <w:t>American journal of botany</w:t>
      </w:r>
      <w:r>
        <w:t xml:space="preserve">, </w:t>
      </w:r>
      <w:r>
        <w:rPr>
          <w:b/>
          <w:bCs/>
        </w:rPr>
        <w:t>90</w:t>
      </w:r>
      <w:r>
        <w:t>, 730–735.</w:t>
      </w:r>
    </w:p>
    <w:p w:rsidR="00AA1D89" w:rsidRDefault="00AA1D89" w:rsidP="00CF27C7">
      <w:pPr>
        <w:pStyle w:val="Bibliography"/>
      </w:pPr>
      <w:r>
        <w:t>Cook, T. &amp; Sundberg (eds.), S. (2011) Oregon Vascular Plant Checklist.</w:t>
      </w:r>
    </w:p>
    <w:p w:rsidR="00AA1D89" w:rsidRDefault="00AA1D89" w:rsidP="00CF27C7">
      <w:pPr>
        <w:pStyle w:val="Bibliography"/>
      </w:pPr>
      <w:r>
        <w:t xml:space="preserve">Czech, B. (1997) Distribution and Causation of Species Endangerment in the United States. </w:t>
      </w:r>
      <w:r>
        <w:rPr>
          <w:i/>
          <w:iCs/>
        </w:rPr>
        <w:t>Science</w:t>
      </w:r>
      <w:r>
        <w:t xml:space="preserve">, </w:t>
      </w:r>
      <w:r>
        <w:rPr>
          <w:b/>
          <w:bCs/>
        </w:rPr>
        <w:t>277</w:t>
      </w:r>
      <w:r>
        <w:t>, 1116–1117.</w:t>
      </w:r>
    </w:p>
    <w:p w:rsidR="00AA1D89" w:rsidRDefault="00AA1D89" w:rsidP="00CF27C7">
      <w:pPr>
        <w:pStyle w:val="Bibliography"/>
      </w:pPr>
      <w:r>
        <w:t xml:space="preserve">Dobson, A.P. (1997) Hopes for the Future: Restoration Ecology and Conservation Biology. </w:t>
      </w:r>
      <w:r>
        <w:rPr>
          <w:i/>
          <w:iCs/>
        </w:rPr>
        <w:t>Science</w:t>
      </w:r>
      <w:r>
        <w:t xml:space="preserve">, </w:t>
      </w:r>
      <w:r>
        <w:rPr>
          <w:b/>
          <w:bCs/>
        </w:rPr>
        <w:t>277</w:t>
      </w:r>
      <w:r>
        <w:t>, 515–522.</w:t>
      </w:r>
    </w:p>
    <w:p w:rsidR="00AA1D89" w:rsidRDefault="00AA1D89" w:rsidP="00CF27C7">
      <w:pPr>
        <w:pStyle w:val="Bibliography"/>
      </w:pPr>
      <w:r>
        <w:t xml:space="preserve">Facelli, J.M. &amp; Pickett, S.T. (1991) Plant Litter: Its Dynamics and Effects on Plant Community Structure. </w:t>
      </w:r>
      <w:r>
        <w:rPr>
          <w:i/>
          <w:iCs/>
        </w:rPr>
        <w:t>The Botanical Review</w:t>
      </w:r>
      <w:r>
        <w:t xml:space="preserve">, </w:t>
      </w:r>
      <w:r>
        <w:rPr>
          <w:b/>
          <w:bCs/>
        </w:rPr>
        <w:t>57</w:t>
      </w:r>
      <w:r>
        <w:t>, 1–32.</w:t>
      </w:r>
    </w:p>
    <w:p w:rsidR="00AA1D89" w:rsidRDefault="00AA1D89" w:rsidP="00CF27C7">
      <w:pPr>
        <w:pStyle w:val="Bibliography"/>
      </w:pPr>
      <w:r>
        <w:t xml:space="preserve">Hambäck, P.A. &amp; Beckerman, A.P. (2003) Herbivory and plant resource competition: a review of two interacting interactions. </w:t>
      </w:r>
      <w:r>
        <w:rPr>
          <w:i/>
          <w:iCs/>
        </w:rPr>
        <w:t>Oikos</w:t>
      </w:r>
      <w:r>
        <w:t xml:space="preserve">, </w:t>
      </w:r>
      <w:r>
        <w:rPr>
          <w:b/>
          <w:bCs/>
        </w:rPr>
        <w:t>101</w:t>
      </w:r>
      <w:r>
        <w:t>, 26–37.</w:t>
      </w:r>
    </w:p>
    <w:p w:rsidR="00AA1D89" w:rsidRDefault="00AA1D89" w:rsidP="00CF27C7">
      <w:pPr>
        <w:pStyle w:val="Bibliography"/>
      </w:pPr>
      <w:r>
        <w:t xml:space="preserve">Harper, J.L. (1977) </w:t>
      </w:r>
      <w:r>
        <w:rPr>
          <w:i/>
          <w:iCs/>
        </w:rPr>
        <w:t>Population Biology of Plants</w:t>
      </w:r>
      <w:r>
        <w:t>. Academic Press, New York, NY.</w:t>
      </w:r>
    </w:p>
    <w:p w:rsidR="00AA1D89" w:rsidRDefault="00AA1D89" w:rsidP="00CF27C7">
      <w:pPr>
        <w:pStyle w:val="Bibliography"/>
      </w:pPr>
      <w:r>
        <w:t xml:space="preserve">Hobbs, R.J. &amp; Harris, J.A. (2001) Restoration ecology: repairing the earth’s ecosystems in the new millennium. </w:t>
      </w:r>
      <w:r>
        <w:rPr>
          <w:i/>
          <w:iCs/>
        </w:rPr>
        <w:t>Restoration ecology</w:t>
      </w:r>
      <w:r>
        <w:t xml:space="preserve">, </w:t>
      </w:r>
      <w:r>
        <w:rPr>
          <w:b/>
          <w:bCs/>
        </w:rPr>
        <w:t>9</w:t>
      </w:r>
      <w:r>
        <w:t>, 239–246.</w:t>
      </w:r>
    </w:p>
    <w:p w:rsidR="00AA1D89" w:rsidRDefault="00AA1D89" w:rsidP="00CF27C7">
      <w:pPr>
        <w:pStyle w:val="Bibliography"/>
      </w:pPr>
      <w:r>
        <w:t xml:space="preserve">Hooper, D.U. (1997) The Effects of Plant Composition and Diversity on Ecosystem Processes. </w:t>
      </w:r>
      <w:r>
        <w:rPr>
          <w:i/>
          <w:iCs/>
        </w:rPr>
        <w:t>Science</w:t>
      </w:r>
      <w:r>
        <w:t xml:space="preserve">, </w:t>
      </w:r>
      <w:r>
        <w:rPr>
          <w:b/>
          <w:bCs/>
        </w:rPr>
        <w:t>277</w:t>
      </w:r>
      <w:r>
        <w:t>, 1302–1305.</w:t>
      </w:r>
    </w:p>
    <w:p w:rsidR="00AA1D89" w:rsidRDefault="00AA1D89" w:rsidP="00CF27C7">
      <w:pPr>
        <w:pStyle w:val="Bibliography"/>
      </w:pPr>
      <w:r>
        <w:t xml:space="preserve">Isbell, F., Calcagno, V., Hector, A., Connolly, J., Harpole, W.S., Reich, P.B., Scherer-Lorenzen, M., Schmid, B., Tilman, D., van Ruijven, J. &amp; others. (2011) High plant diversity is needed to maintain ecosystem services. </w:t>
      </w:r>
      <w:r>
        <w:rPr>
          <w:i/>
          <w:iCs/>
        </w:rPr>
        <w:t>Nature</w:t>
      </w:r>
      <w:r>
        <w:t xml:space="preserve">, </w:t>
      </w:r>
      <w:r>
        <w:rPr>
          <w:b/>
          <w:bCs/>
        </w:rPr>
        <w:t>477</w:t>
      </w:r>
      <w:r>
        <w:t>, 199–202.</w:t>
      </w:r>
    </w:p>
    <w:p w:rsidR="00AA1D89" w:rsidRDefault="00AA1D89" w:rsidP="00CF27C7">
      <w:pPr>
        <w:pStyle w:val="Bibliography"/>
      </w:pPr>
      <w:r>
        <w:t xml:space="preserve">Jensen, K. &amp; Gutekunst, K. (2003) Effects of litter on establishment of grassland plant species: the role of seed size and successional status. </w:t>
      </w:r>
      <w:r>
        <w:rPr>
          <w:i/>
          <w:iCs/>
        </w:rPr>
        <w:t>Basic and Applied Ecology</w:t>
      </w:r>
      <w:r>
        <w:t xml:space="preserve">, </w:t>
      </w:r>
      <w:r>
        <w:rPr>
          <w:b/>
          <w:bCs/>
        </w:rPr>
        <w:t>4</w:t>
      </w:r>
      <w:r>
        <w:t>, 579–587.</w:t>
      </w:r>
    </w:p>
    <w:p w:rsidR="00AA1D89" w:rsidRDefault="00AA1D89" w:rsidP="00CF27C7">
      <w:pPr>
        <w:pStyle w:val="Bibliography"/>
      </w:pPr>
      <w:r>
        <w:lastRenderedPageBreak/>
        <w:t xml:space="preserve">Jones, K.D. &amp; Kaye, T.N. (2014) Factors Influencing Germination of a Functionally Important Grassland Plant, Iris tenax. </w:t>
      </w:r>
      <w:r>
        <w:rPr>
          <w:i/>
          <w:iCs/>
        </w:rPr>
        <w:t>PloS one</w:t>
      </w:r>
      <w:r>
        <w:t xml:space="preserve">, </w:t>
      </w:r>
      <w:r>
        <w:rPr>
          <w:b/>
          <w:bCs/>
        </w:rPr>
        <w:t>9</w:t>
      </w:r>
      <w:r>
        <w:t>, e90084.</w:t>
      </w:r>
    </w:p>
    <w:p w:rsidR="00AA1D89" w:rsidRDefault="00AA1D89" w:rsidP="00CF27C7">
      <w:pPr>
        <w:pStyle w:val="Bibliography"/>
      </w:pPr>
      <w:r>
        <w:t xml:space="preserve">Kaye, T.N. &amp; Brandt, A. (2005) Seeding and transplanting rare Willamette Valley prairie plants for population restoration. </w:t>
      </w:r>
      <w:r>
        <w:rPr>
          <w:i/>
          <w:iCs/>
        </w:rPr>
        <w:t>Unpublished technical report prepared for the Eugene District, USDI Bureau of Land Management</w:t>
      </w:r>
      <w:r>
        <w:t>.</w:t>
      </w:r>
    </w:p>
    <w:p w:rsidR="00AA1D89" w:rsidRDefault="00AA1D89" w:rsidP="00CF27C7">
      <w:pPr>
        <w:pStyle w:val="Bibliography"/>
      </w:pPr>
      <w:r>
        <w:t xml:space="preserve">Maestre, F.T., Valladares, F. &amp; Reynolds, J.F. (2005) Is the change of plant-plant interactions with abiotic stress predictable? A meta-analysis of field results in arid environments. </w:t>
      </w:r>
      <w:r>
        <w:rPr>
          <w:i/>
          <w:iCs/>
        </w:rPr>
        <w:t>Journal of Ecology</w:t>
      </w:r>
      <w:r>
        <w:t xml:space="preserve">, </w:t>
      </w:r>
      <w:r>
        <w:rPr>
          <w:b/>
          <w:bCs/>
        </w:rPr>
        <w:t>93</w:t>
      </w:r>
      <w:r>
        <w:t>, 748–757.</w:t>
      </w:r>
    </w:p>
    <w:p w:rsidR="00AA1D89" w:rsidRDefault="00AA1D89" w:rsidP="00CF27C7">
      <w:pPr>
        <w:pStyle w:val="Bibliography"/>
      </w:pPr>
      <w:r>
        <w:t xml:space="preserve">Maret, M.P. &amp; Wilson, M.V. (2005) Fire and litter effects on seedling establishment in western Oregon upland prairies. </w:t>
      </w:r>
      <w:r>
        <w:rPr>
          <w:i/>
          <w:iCs/>
        </w:rPr>
        <w:t>Restoration Ecology</w:t>
      </w:r>
      <w:r>
        <w:t xml:space="preserve">, </w:t>
      </w:r>
      <w:r>
        <w:rPr>
          <w:b/>
          <w:bCs/>
        </w:rPr>
        <w:t>13</w:t>
      </w:r>
      <w:r>
        <w:t>, 562–568.</w:t>
      </w:r>
    </w:p>
    <w:p w:rsidR="00AA1D89" w:rsidRDefault="00AA1D89" w:rsidP="00CF27C7">
      <w:pPr>
        <w:pStyle w:val="Bibliography"/>
      </w:pPr>
      <w:r>
        <w:t xml:space="preserve">McPeek, M.A. &amp; Peckarsky, B.L. (1998) Life histories and the strengths of species interactions: combining mortality, growth, and fecundity effects. </w:t>
      </w:r>
      <w:r>
        <w:rPr>
          <w:i/>
          <w:iCs/>
        </w:rPr>
        <w:t>Ecology</w:t>
      </w:r>
      <w:r>
        <w:t xml:space="preserve">, </w:t>
      </w:r>
      <w:r>
        <w:rPr>
          <w:b/>
          <w:bCs/>
        </w:rPr>
        <w:t>79</w:t>
      </w:r>
      <w:r>
        <w:t>, 867–879.</w:t>
      </w:r>
    </w:p>
    <w:p w:rsidR="00AA1D89" w:rsidRDefault="00AA1D89" w:rsidP="00CF27C7">
      <w:pPr>
        <w:pStyle w:val="Bibliography"/>
      </w:pPr>
      <w:r>
        <w:t xml:space="preserve">Miller, J.R. &amp; Hobbs, R.J. (2007) Habitat Restoration—Do We Know What We’re Doing? </w:t>
      </w:r>
      <w:r>
        <w:rPr>
          <w:i/>
          <w:iCs/>
        </w:rPr>
        <w:t>Restoration Ecology</w:t>
      </w:r>
      <w:r>
        <w:t xml:space="preserve">, </w:t>
      </w:r>
      <w:r>
        <w:rPr>
          <w:b/>
          <w:bCs/>
        </w:rPr>
        <w:t>15</w:t>
      </w:r>
      <w:r>
        <w:t>, 382–390.</w:t>
      </w:r>
    </w:p>
    <w:p w:rsidR="00AA1D89" w:rsidRDefault="00AA1D89" w:rsidP="00CF27C7">
      <w:pPr>
        <w:pStyle w:val="Bibliography"/>
      </w:pPr>
      <w:r>
        <w:t xml:space="preserve">Morse, L.E. (1996) Plant Rarity and Endangerment in North America. </w:t>
      </w:r>
      <w:r>
        <w:rPr>
          <w:i/>
          <w:iCs/>
        </w:rPr>
        <w:t>Restoring Diversity: Strategies for Reintroduction of Endangered Plants. Edited by DA Falk, CI Millar and M Olwell</w:t>
      </w:r>
      <w:r>
        <w:t xml:space="preserve"> pp. 7–22. Island Press, Washington, D.C. and Covelo, California.</w:t>
      </w:r>
    </w:p>
    <w:p w:rsidR="00AA1D89" w:rsidRDefault="00AA1D89" w:rsidP="00CF27C7">
      <w:pPr>
        <w:pStyle w:val="Bibliography"/>
      </w:pPr>
      <w:r>
        <w:t xml:space="preserve">Noss, R.F. (2000) High-risk ecosystems as foci for considering biodiversity and ecological integrity in ecological risk assessments. </w:t>
      </w:r>
      <w:r>
        <w:rPr>
          <w:i/>
          <w:iCs/>
        </w:rPr>
        <w:t>Environmental Science &amp; Policy</w:t>
      </w:r>
      <w:r>
        <w:t xml:space="preserve">, </w:t>
      </w:r>
      <w:r>
        <w:rPr>
          <w:b/>
          <w:bCs/>
        </w:rPr>
        <w:t>3</w:t>
      </w:r>
      <w:r>
        <w:t>, 321–332.</w:t>
      </w:r>
    </w:p>
    <w:p w:rsidR="00AA1D89" w:rsidRDefault="00AA1D89" w:rsidP="00CF27C7">
      <w:pPr>
        <w:pStyle w:val="Bibliography"/>
      </w:pPr>
      <w:r>
        <w:t xml:space="preserve">Noss, R.F., LaRoe III, E.T. &amp; Scott, J.M. (1995) </w:t>
      </w:r>
      <w:r>
        <w:rPr>
          <w:i/>
          <w:iCs/>
        </w:rPr>
        <w:t>Endangered Ecosystems of the United States: A Preliminary Assessment of Loss and Degradation</w:t>
      </w:r>
      <w:r>
        <w:t>. Biological Report, National Biological Service, Washington, D.C.</w:t>
      </w:r>
    </w:p>
    <w:p w:rsidR="00AA1D89" w:rsidRDefault="00AA1D89" w:rsidP="00CF27C7">
      <w:pPr>
        <w:pStyle w:val="Bibliography"/>
      </w:pPr>
      <w:r>
        <w:t xml:space="preserve">Noss, R.F. &amp; Peters, R.L. (1995) </w:t>
      </w:r>
      <w:r>
        <w:rPr>
          <w:i/>
          <w:iCs/>
        </w:rPr>
        <w:t>Endangered Ecosystems of the Unites States: A Status Report and Plan for Action.</w:t>
      </w:r>
      <w:r>
        <w:t xml:space="preserve"> Defenders of Wildlife, Washington, DC.</w:t>
      </w:r>
    </w:p>
    <w:p w:rsidR="00AA1D89" w:rsidRDefault="00AA1D89" w:rsidP="00CF27C7">
      <w:pPr>
        <w:pStyle w:val="Bibliography"/>
      </w:pPr>
      <w:r>
        <w:t xml:space="preserve">Padilla, F.M. &amp; Pugnaire, F.I. (2006) The role of nurse plants in the restoration of degraded environments. </w:t>
      </w:r>
      <w:r>
        <w:rPr>
          <w:i/>
          <w:iCs/>
        </w:rPr>
        <w:t>Frontiers in Ecology and the Environment</w:t>
      </w:r>
      <w:r>
        <w:t xml:space="preserve">, </w:t>
      </w:r>
      <w:r>
        <w:rPr>
          <w:b/>
          <w:bCs/>
        </w:rPr>
        <w:t>4</w:t>
      </w:r>
      <w:r>
        <w:t>, 196–202.</w:t>
      </w:r>
    </w:p>
    <w:p w:rsidR="00AA1D89" w:rsidRDefault="00AA1D89" w:rsidP="00CF27C7">
      <w:pPr>
        <w:pStyle w:val="Bibliography"/>
      </w:pPr>
      <w:r>
        <w:t xml:space="preserve">Palmer, M.A., Ambrose, R.F. &amp; Poff, N.L.R. (1997) Ecological theory and community restoration ecology. </w:t>
      </w:r>
      <w:r>
        <w:rPr>
          <w:i/>
          <w:iCs/>
        </w:rPr>
        <w:t>Restoration ecology</w:t>
      </w:r>
      <w:r>
        <w:t xml:space="preserve">, </w:t>
      </w:r>
      <w:r>
        <w:rPr>
          <w:b/>
          <w:bCs/>
        </w:rPr>
        <w:t>5</w:t>
      </w:r>
      <w:r>
        <w:t>, 291–300.</w:t>
      </w:r>
    </w:p>
    <w:p w:rsidR="00AA1D89" w:rsidRDefault="00AA1D89" w:rsidP="00CF27C7">
      <w:pPr>
        <w:pStyle w:val="Bibliography"/>
      </w:pPr>
      <w:r>
        <w:t xml:space="preserve">Pimm, S.L. &amp; Raven, P. (2000) Biodiversity: extinction by numbers. </w:t>
      </w:r>
      <w:r>
        <w:rPr>
          <w:i/>
          <w:iCs/>
        </w:rPr>
        <w:t>Nature</w:t>
      </w:r>
      <w:r>
        <w:t xml:space="preserve">, </w:t>
      </w:r>
      <w:r>
        <w:rPr>
          <w:b/>
          <w:bCs/>
        </w:rPr>
        <w:t>403</w:t>
      </w:r>
      <w:r>
        <w:t>, 843–845.</w:t>
      </w:r>
    </w:p>
    <w:p w:rsidR="00AA1D89" w:rsidRDefault="00AA1D89" w:rsidP="00CF27C7">
      <w:pPr>
        <w:pStyle w:val="Bibliography"/>
      </w:pPr>
      <w:r>
        <w:t xml:space="preserve">R Development Core Team. (2011) </w:t>
      </w:r>
      <w:r>
        <w:rPr>
          <w:i/>
          <w:iCs/>
        </w:rPr>
        <w:t>R: A Language and Environment for Statistical Computing.</w:t>
      </w:r>
      <w:r>
        <w:t xml:space="preserve"> R Foundation for Statistical Computing., Vienna, Austria.</w:t>
      </w:r>
    </w:p>
    <w:p w:rsidR="00AA1D89" w:rsidRDefault="00AA1D89" w:rsidP="00CF27C7">
      <w:pPr>
        <w:pStyle w:val="Bibliography"/>
      </w:pPr>
      <w:r>
        <w:t xml:space="preserve">Richardson, P.J., MacDougall, A.S., Stanley, A.G., Kaye, T.N. &amp; Dunwiddie, P.W. (2012) Inversion of plant dominance-diversity relationships along a latitudinal stress gradient. </w:t>
      </w:r>
      <w:r>
        <w:rPr>
          <w:i/>
          <w:iCs/>
        </w:rPr>
        <w:t>Ecology</w:t>
      </w:r>
      <w:r>
        <w:t xml:space="preserve">, </w:t>
      </w:r>
      <w:r>
        <w:rPr>
          <w:b/>
          <w:bCs/>
        </w:rPr>
        <w:t>93</w:t>
      </w:r>
      <w:r>
        <w:t>, 1431–1438.</w:t>
      </w:r>
    </w:p>
    <w:p w:rsidR="00AA1D89" w:rsidRDefault="00AA1D89" w:rsidP="00CF27C7">
      <w:pPr>
        <w:pStyle w:val="Bibliography"/>
      </w:pPr>
      <w:r>
        <w:lastRenderedPageBreak/>
        <w:t xml:space="preserve">Ryser, P. (1993) Influences of neighbouring plants on seedling establishment in limestone grassland. </w:t>
      </w:r>
      <w:r>
        <w:rPr>
          <w:i/>
          <w:iCs/>
        </w:rPr>
        <w:t>Journal of Vegetation Science</w:t>
      </w:r>
      <w:r>
        <w:t xml:space="preserve">, </w:t>
      </w:r>
      <w:r>
        <w:rPr>
          <w:b/>
          <w:bCs/>
        </w:rPr>
        <w:t>4</w:t>
      </w:r>
      <w:r>
        <w:t>, 195–202.</w:t>
      </w:r>
    </w:p>
    <w:p w:rsidR="00AA1D89" w:rsidRDefault="00AA1D89" w:rsidP="00CF27C7">
      <w:pPr>
        <w:pStyle w:val="Bibliography"/>
      </w:pPr>
      <w:r>
        <w:t xml:space="preserve">Sarrazin, F. &amp; Barbault, R. (1996) Reintroduction: challenges and lessons for basic ecology. </w:t>
      </w:r>
      <w:r>
        <w:rPr>
          <w:i/>
          <w:iCs/>
        </w:rPr>
        <w:t>Trends in Ecology &amp; Evolution</w:t>
      </w:r>
      <w:r>
        <w:t xml:space="preserve">, </w:t>
      </w:r>
      <w:r>
        <w:rPr>
          <w:b/>
          <w:bCs/>
        </w:rPr>
        <w:t>11</w:t>
      </w:r>
      <w:r>
        <w:t>, 474–478.</w:t>
      </w:r>
    </w:p>
    <w:p w:rsidR="00AA1D89" w:rsidRDefault="00AA1D89" w:rsidP="00CF27C7">
      <w:pPr>
        <w:pStyle w:val="Bibliography"/>
      </w:pPr>
      <w:r>
        <w:t xml:space="preserve">Schultz, C.B. (2001) Restoring resources for an endangered butterfly. </w:t>
      </w:r>
      <w:r>
        <w:rPr>
          <w:i/>
          <w:iCs/>
        </w:rPr>
        <w:t>Journal of Applied Ecology</w:t>
      </w:r>
      <w:r>
        <w:t xml:space="preserve">, </w:t>
      </w:r>
      <w:r>
        <w:rPr>
          <w:b/>
          <w:bCs/>
        </w:rPr>
        <w:t>38</w:t>
      </w:r>
      <w:r>
        <w:t>, 1007–1019.</w:t>
      </w:r>
    </w:p>
    <w:p w:rsidR="00AA1D89" w:rsidRDefault="00AA1D89" w:rsidP="00CF27C7">
      <w:pPr>
        <w:pStyle w:val="Bibliography"/>
      </w:pPr>
      <w:r>
        <w:t xml:space="preserve">Schultz, C.B. &amp; Dlugosch, K.M. (1999) Nectar and hostplant scarcity limit populations of an endangered Oregon butterfly. </w:t>
      </w:r>
      <w:r>
        <w:rPr>
          <w:i/>
          <w:iCs/>
        </w:rPr>
        <w:t>Oecologia</w:t>
      </w:r>
      <w:r>
        <w:t xml:space="preserve">, </w:t>
      </w:r>
      <w:r>
        <w:rPr>
          <w:b/>
          <w:bCs/>
        </w:rPr>
        <w:t>119</w:t>
      </w:r>
      <w:r>
        <w:t>, 231–238.</w:t>
      </w:r>
    </w:p>
    <w:p w:rsidR="00AA1D89" w:rsidRDefault="00AA1D89" w:rsidP="00CF27C7">
      <w:pPr>
        <w:pStyle w:val="Bibliography"/>
      </w:pPr>
      <w:r>
        <w:t xml:space="preserve">Soulé, M.E., Estes, J.A., Berger, J. &amp; Del Rio, C.M. (2003) Ecological effectiveness: conservation goals for interactive species. </w:t>
      </w:r>
      <w:r>
        <w:rPr>
          <w:i/>
          <w:iCs/>
        </w:rPr>
        <w:t>Conservation Biology</w:t>
      </w:r>
      <w:r>
        <w:t xml:space="preserve">, </w:t>
      </w:r>
      <w:r>
        <w:rPr>
          <w:b/>
          <w:bCs/>
        </w:rPr>
        <w:t>17</w:t>
      </w:r>
      <w:r>
        <w:t>, 1238–1250.</w:t>
      </w:r>
    </w:p>
    <w:p w:rsidR="00AA1D89" w:rsidRDefault="00AA1D89" w:rsidP="00CF27C7">
      <w:pPr>
        <w:pStyle w:val="Bibliography"/>
      </w:pPr>
      <w:r>
        <w:t xml:space="preserve">Srivastava, D.S. &amp; Vellend, M. (2005) BIODIVERSITY-ECOSYSTEM FUNCTION RESEARCH: Is It Relevant to Conservation? </w:t>
      </w:r>
      <w:r>
        <w:rPr>
          <w:i/>
          <w:iCs/>
        </w:rPr>
        <w:t>Annual Review of Ecology, Evolution, and Systematics</w:t>
      </w:r>
      <w:r>
        <w:t xml:space="preserve">, </w:t>
      </w:r>
      <w:r>
        <w:rPr>
          <w:b/>
          <w:bCs/>
        </w:rPr>
        <w:t>36</w:t>
      </w:r>
      <w:r>
        <w:t>, 267–294.</w:t>
      </w:r>
    </w:p>
    <w:p w:rsidR="00AA1D89" w:rsidRDefault="00AA1D89" w:rsidP="00CF27C7">
      <w:pPr>
        <w:pStyle w:val="Bibliography"/>
      </w:pPr>
      <w:r>
        <w:t xml:space="preserve">Thorpe, A.S. (2009) The good, the bad, and the ugly: Challenges in plant conservation in Oregon. </w:t>
      </w:r>
      <w:r>
        <w:rPr>
          <w:i/>
          <w:iCs/>
        </w:rPr>
        <w:t>Native Plants Journal</w:t>
      </w:r>
      <w:r>
        <w:t xml:space="preserve">, </w:t>
      </w:r>
      <w:r>
        <w:rPr>
          <w:b/>
          <w:bCs/>
        </w:rPr>
        <w:t>9</w:t>
      </w:r>
      <w:r>
        <w:t>, 351–357.</w:t>
      </w:r>
    </w:p>
    <w:p w:rsidR="00AA1D89" w:rsidRDefault="00AA1D89" w:rsidP="00CF27C7">
      <w:pPr>
        <w:pStyle w:val="Bibliography"/>
      </w:pPr>
      <w:r>
        <w:t xml:space="preserve">Thorpe, A.S. &amp; Kaye, T.N. (2011) Conservation and reintroduction of the endangered Willamette daisy: effects of population size on seed viability and the influence of local adaptation. </w:t>
      </w:r>
      <w:r>
        <w:rPr>
          <w:i/>
          <w:iCs/>
        </w:rPr>
        <w:t>Native Plants Journal</w:t>
      </w:r>
      <w:r>
        <w:t xml:space="preserve">, </w:t>
      </w:r>
      <w:r>
        <w:rPr>
          <w:b/>
          <w:bCs/>
        </w:rPr>
        <w:t>12</w:t>
      </w:r>
      <w:r>
        <w:t>, 289–298.</w:t>
      </w:r>
    </w:p>
    <w:p w:rsidR="00AA1D89" w:rsidRDefault="00AA1D89" w:rsidP="00CF27C7">
      <w:pPr>
        <w:pStyle w:val="Bibliography"/>
      </w:pPr>
      <w:r>
        <w:t xml:space="preserve">Thorpe, A.S. &amp; Stanley, A.G. (2011) Determining appropriate goals for restoration of imperiled communities and species. </w:t>
      </w:r>
      <w:r>
        <w:rPr>
          <w:i/>
          <w:iCs/>
        </w:rPr>
        <w:t>Journal of Applied Ecology</w:t>
      </w:r>
      <w:r>
        <w:t xml:space="preserve">, </w:t>
      </w:r>
      <w:r>
        <w:rPr>
          <w:b/>
          <w:bCs/>
        </w:rPr>
        <w:t>48</w:t>
      </w:r>
      <w:r>
        <w:t>, 275–279.</w:t>
      </w:r>
    </w:p>
    <w:p w:rsidR="00AA1D89" w:rsidRDefault="00AA1D89" w:rsidP="00CF27C7">
      <w:pPr>
        <w:pStyle w:val="Bibliography"/>
      </w:pPr>
      <w:r>
        <w:t xml:space="preserve">Tielbörger, K. &amp; Kadmon, R. (2000) Temporal environmental variation tips the balance between facilitation and interference in desert plants. </w:t>
      </w:r>
      <w:r>
        <w:rPr>
          <w:i/>
          <w:iCs/>
        </w:rPr>
        <w:t>Ecology</w:t>
      </w:r>
      <w:r>
        <w:t xml:space="preserve">, </w:t>
      </w:r>
      <w:r>
        <w:rPr>
          <w:b/>
          <w:bCs/>
        </w:rPr>
        <w:t>81</w:t>
      </w:r>
      <w:r>
        <w:t>, 1544–1553.</w:t>
      </w:r>
    </w:p>
    <w:p w:rsidR="00AA1D89" w:rsidRDefault="00AA1D89" w:rsidP="00CF27C7">
      <w:pPr>
        <w:pStyle w:val="Bibliography"/>
      </w:pPr>
      <w:r>
        <w:t xml:space="preserve">U.S. Fish and Wildlife Service. (2000) </w:t>
      </w:r>
      <w:r>
        <w:rPr>
          <w:i/>
          <w:iCs/>
        </w:rPr>
        <w:t>Endangered and Threatened Wildlife and Plants; Endangered Status for ‘Erigeron Decumbens’ Var. ‘Decumbens’ (Willamette Daisy) and Fender’s Blue Butterfly (‘Icaricia Icarioides Fenderi’) and Threatened Status for ‘Lupinus Sulphureus’ Ssp. ‘Kincaidii’ (Kincaid’s Lupine)</w:t>
      </w:r>
      <w:r>
        <w:t>.</w:t>
      </w:r>
    </w:p>
    <w:p w:rsidR="00AA1D89" w:rsidRDefault="00AA1D89" w:rsidP="00CF27C7">
      <w:pPr>
        <w:pStyle w:val="Bibliography"/>
      </w:pPr>
      <w:r>
        <w:t xml:space="preserve">Volis, S., Blecher, M. &amp; Sapir, Y. (2007) </w:t>
      </w:r>
      <w:r>
        <w:rPr>
          <w:i/>
          <w:iCs/>
        </w:rPr>
        <w:t>Iris Atrofusca of the Northern Negev: Population Differences and Creation in Situ Gene Banks.  Report to the Israel Nature and Parks Authority</w:t>
      </w:r>
      <w:r>
        <w:t>. Ben-Gurion University of the Negev.</w:t>
      </w:r>
    </w:p>
    <w:p w:rsidR="00AA1D89" w:rsidRDefault="00AA1D89" w:rsidP="00CF27C7">
      <w:pPr>
        <w:pStyle w:val="Bibliography"/>
      </w:pPr>
      <w:r>
        <w:t xml:space="preserve">Wilcove, D.S., Rothstein, D., Dubow, J., Phillips, A. &amp; Losos, E. (1998) Quantifying threats to imperiled species in the United States. </w:t>
      </w:r>
      <w:r>
        <w:rPr>
          <w:i/>
          <w:iCs/>
        </w:rPr>
        <w:t>BioScience</w:t>
      </w:r>
      <w:r>
        <w:t xml:space="preserve">, </w:t>
      </w:r>
      <w:r>
        <w:rPr>
          <w:b/>
          <w:bCs/>
        </w:rPr>
        <w:t>48</w:t>
      </w:r>
      <w:r>
        <w:t>, 607–615.</w:t>
      </w:r>
    </w:p>
    <w:p w:rsidR="00AA1D89" w:rsidRDefault="00AA1D89" w:rsidP="00CF27C7">
      <w:pPr>
        <w:pStyle w:val="Bibliography"/>
      </w:pPr>
      <w:r>
        <w:t xml:space="preserve">Williams, J.L. &amp; Crone, E.E. (2006) The impact of invasive grasses on the population growth of Anemone patens, a long-lived native forb. </w:t>
      </w:r>
      <w:r>
        <w:rPr>
          <w:i/>
          <w:iCs/>
        </w:rPr>
        <w:t>Ecology</w:t>
      </w:r>
      <w:r>
        <w:t xml:space="preserve">, </w:t>
      </w:r>
      <w:r>
        <w:rPr>
          <w:b/>
          <w:bCs/>
        </w:rPr>
        <w:t>87</w:t>
      </w:r>
      <w:r>
        <w:t>, 3200–3208.</w:t>
      </w:r>
    </w:p>
    <w:p w:rsidR="00AA1D89" w:rsidRDefault="00AA1D89" w:rsidP="00CF27C7">
      <w:pPr>
        <w:pStyle w:val="Bibliography"/>
      </w:pPr>
      <w:r>
        <w:lastRenderedPageBreak/>
        <w:t xml:space="preserve">Wilson, M.V. (1998) Upland prairie. </w:t>
      </w:r>
      <w:r>
        <w:rPr>
          <w:i/>
          <w:iCs/>
        </w:rPr>
        <w:t>Chapter In: Part I US Fish and Wildlife Service Willamette Basin Recovery Plan. Portland (OR): US Fish and Wildlife Service Oregon State Office</w:t>
      </w:r>
    </w:p>
    <w:p w:rsidR="00AA1D89" w:rsidRDefault="00AA1D89" w:rsidP="00CF27C7">
      <w:pPr>
        <w:pStyle w:val="Bibliography"/>
      </w:pPr>
      <w:r>
        <w:t xml:space="preserve">Wilson, C.A. (2001) Floral stages, ovule development, and ovule and fruit success in Iris tenax, focusion on var. gormanii, a taxon with low seed set. </w:t>
      </w:r>
      <w:r>
        <w:rPr>
          <w:i/>
          <w:iCs/>
        </w:rPr>
        <w:t>American Journal of Botany</w:t>
      </w:r>
      <w:r>
        <w:t xml:space="preserve">, </w:t>
      </w:r>
      <w:r>
        <w:rPr>
          <w:b/>
          <w:bCs/>
        </w:rPr>
        <w:t>88</w:t>
      </w:r>
      <w:r>
        <w:t>, 2221–2231.</w:t>
      </w:r>
    </w:p>
    <w:p w:rsidR="00AA1D89" w:rsidRDefault="00AA1D89" w:rsidP="00CF27C7">
      <w:pPr>
        <w:pStyle w:val="Bibliography"/>
      </w:pPr>
      <w:r>
        <w:t xml:space="preserve">Wilson, M.V. &amp; Clark, D.L. (2001) Controlling invasive Arrhenatherum elatius and promoting native prairie grasses through mowing. </w:t>
      </w:r>
      <w:r>
        <w:rPr>
          <w:i/>
          <w:iCs/>
        </w:rPr>
        <w:t>Applied Vegetation Science</w:t>
      </w:r>
      <w:r>
        <w:t xml:space="preserve">, </w:t>
      </w:r>
      <w:r>
        <w:rPr>
          <w:b/>
          <w:bCs/>
        </w:rPr>
        <w:t>4</w:t>
      </w:r>
      <w:r>
        <w:t>, 129–138.</w:t>
      </w:r>
    </w:p>
    <w:p w:rsidR="00AA1D89" w:rsidRDefault="00AA1D89" w:rsidP="00CF27C7">
      <w:pPr>
        <w:pStyle w:val="Bibliography"/>
      </w:pPr>
      <w:r>
        <w:t xml:space="preserve">Wolkovich, E.M., Bolger, D.T. &amp; Cottingham, K.L. (2009) Invasive grass litter facilitates native shrubs through abiotic effects. </w:t>
      </w:r>
      <w:r>
        <w:rPr>
          <w:i/>
          <w:iCs/>
        </w:rPr>
        <w:t>Journal of Vegetation Science</w:t>
      </w:r>
      <w:r>
        <w:t xml:space="preserve">, </w:t>
      </w:r>
      <w:r>
        <w:rPr>
          <w:b/>
          <w:bCs/>
        </w:rPr>
        <w:t>20</w:t>
      </w:r>
      <w:r>
        <w:t>, 1121–1132.</w:t>
      </w:r>
    </w:p>
    <w:p w:rsidR="00AA1D89" w:rsidRDefault="00AA1D89" w:rsidP="00CF27C7">
      <w:pPr>
        <w:pStyle w:val="Bibliography"/>
      </w:pPr>
      <w:r>
        <w:t xml:space="preserve">Xiong, S. &amp; Nilsson, C. (1999) The effects of plant litter on vegetation: a meta-analysis. </w:t>
      </w:r>
      <w:r>
        <w:rPr>
          <w:i/>
          <w:iCs/>
        </w:rPr>
        <w:t>Journal of Ecology</w:t>
      </w:r>
      <w:r>
        <w:t xml:space="preserve">, </w:t>
      </w:r>
      <w:r>
        <w:rPr>
          <w:b/>
          <w:bCs/>
        </w:rPr>
        <w:t>87</w:t>
      </w:r>
      <w:r>
        <w:t>, 984–994.</w:t>
      </w:r>
    </w:p>
    <w:p w:rsidR="00AA1D89" w:rsidRDefault="00AA1D89" w:rsidP="00CF27C7">
      <w:pPr>
        <w:pStyle w:val="Bibliography"/>
      </w:pPr>
      <w:r>
        <w:t xml:space="preserve">Zedler, J. (2005) Ecological restoration: guidance from theory. </w:t>
      </w:r>
      <w:r>
        <w:rPr>
          <w:i/>
          <w:iCs/>
        </w:rPr>
        <w:t>San Francisco Estuary and Watershed Science</w:t>
      </w:r>
      <w:r>
        <w:t xml:space="preserve">, </w:t>
      </w:r>
      <w:r>
        <w:rPr>
          <w:b/>
          <w:bCs/>
        </w:rPr>
        <w:t>3</w:t>
      </w:r>
      <w:r>
        <w:t>.</w:t>
      </w:r>
    </w:p>
    <w:p w:rsidR="00244068"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fldChar w:fldCharType="end"/>
      </w:r>
    </w:p>
    <w:p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5A137D" w:rsidRPr="00063FF3" w:rsidTr="00E12340">
        <w:trPr>
          <w:trHeight w:val="800"/>
        </w:trPr>
        <w:tc>
          <w:tcPr>
            <w:tcW w:w="1985"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rsidR="005A137D" w:rsidRPr="00063FF3" w:rsidRDefault="005A137D" w:rsidP="00E12340">
            <w:pPr>
              <w:spacing w:line="240" w:lineRule="auto"/>
              <w:ind w:firstLine="0"/>
              <w:rPr>
                <w:rFonts w:cs="Times New Roman"/>
                <w:bCs/>
                <w:szCs w:val="20"/>
              </w:rPr>
            </w:pPr>
            <w:r w:rsidRPr="00063FF3">
              <w:rPr>
                <w:rFonts w:cs="Times New Roman"/>
                <w:b/>
                <w:bCs/>
                <w:szCs w:val="20"/>
              </w:rPr>
              <w:t># Planted</w:t>
            </w:r>
          </w:p>
        </w:tc>
      </w:tr>
      <w:tr w:rsidR="005A137D" w:rsidRPr="00063FF3" w:rsidTr="00E12340">
        <w:trPr>
          <w:trHeight w:val="864"/>
        </w:trPr>
        <w:tc>
          <w:tcPr>
            <w:tcW w:w="1985" w:type="dxa"/>
            <w:tcBorders>
              <w:top w:val="single" w:sz="12" w:space="0" w:color="auto"/>
            </w:tcBorders>
            <w:vAlign w:val="center"/>
          </w:tcPr>
          <w:p w:rsidR="005A137D" w:rsidRPr="00244068" w:rsidRDefault="005A137D" w:rsidP="00E12340">
            <w:pPr>
              <w:spacing w:line="240" w:lineRule="auto"/>
              <w:ind w:firstLine="0"/>
              <w:rPr>
                <w:rFonts w:cs="Times New Roman"/>
                <w:bCs/>
                <w:i/>
                <w:szCs w:val="20"/>
              </w:rPr>
            </w:pPr>
            <w:proofErr w:type="spellStart"/>
            <w:r w:rsidRPr="00244068">
              <w:rPr>
                <w:rFonts w:cs="Times New Roman"/>
                <w:bCs/>
                <w:i/>
                <w:szCs w:val="20"/>
              </w:rPr>
              <w:t>Lupinus</w:t>
            </w:r>
            <w:proofErr w:type="spellEnd"/>
            <w:r w:rsidRPr="00244068">
              <w:rPr>
                <w:rFonts w:cs="Times New Roman"/>
                <w:bCs/>
                <w:i/>
                <w:szCs w:val="20"/>
              </w:rPr>
              <w:t xml:space="preserve"> </w:t>
            </w:r>
            <w:proofErr w:type="spellStart"/>
            <w:r w:rsidRPr="00244068">
              <w:rPr>
                <w:rFonts w:cs="Times New Roman"/>
                <w:bCs/>
                <w:i/>
                <w:szCs w:val="20"/>
              </w:rPr>
              <w:t>oreganus</w:t>
            </w:r>
            <w:proofErr w:type="spellEnd"/>
          </w:p>
        </w:tc>
        <w:tc>
          <w:tcPr>
            <w:tcW w:w="1736"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Fabaceae</w:t>
            </w:r>
            <w:proofErr w:type="spellEnd"/>
          </w:p>
        </w:tc>
        <w:tc>
          <w:tcPr>
            <w:tcW w:w="1590"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100/split plot</w:t>
            </w:r>
          </w:p>
        </w:tc>
      </w:tr>
      <w:tr w:rsidR="005A137D" w:rsidRPr="00063FF3" w:rsidTr="00E12340">
        <w:trPr>
          <w:trHeight w:val="848"/>
        </w:trPr>
        <w:tc>
          <w:tcPr>
            <w:tcW w:w="1985" w:type="dxa"/>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Erigeron </w:t>
            </w:r>
            <w:proofErr w:type="spellStart"/>
            <w:r w:rsidRPr="00244068">
              <w:rPr>
                <w:rFonts w:cs="Times New Roman"/>
                <w:bCs/>
                <w:i/>
                <w:szCs w:val="20"/>
              </w:rPr>
              <w:t>decumbens</w:t>
            </w:r>
            <w:proofErr w:type="spellEnd"/>
          </w:p>
        </w:tc>
        <w:tc>
          <w:tcPr>
            <w:tcW w:w="173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Asteraceae</w:t>
            </w:r>
            <w:proofErr w:type="spellEnd"/>
          </w:p>
        </w:tc>
        <w:tc>
          <w:tcPr>
            <w:tcW w:w="1590"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OR</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None known</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1000</w:t>
            </w:r>
          </w:p>
        </w:tc>
      </w:tr>
      <w:tr w:rsidR="005A137D" w:rsidRPr="00063FF3" w:rsidTr="00E12340">
        <w:trPr>
          <w:trHeight w:val="864"/>
        </w:trPr>
        <w:tc>
          <w:tcPr>
            <w:tcW w:w="1985" w:type="dxa"/>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Castilleja levisecta </w:t>
            </w:r>
          </w:p>
        </w:tc>
        <w:tc>
          <w:tcPr>
            <w:tcW w:w="173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Orobanchaceae</w:t>
            </w:r>
            <w:proofErr w:type="spellEnd"/>
          </w:p>
        </w:tc>
        <w:tc>
          <w:tcPr>
            <w:tcW w:w="1590"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 xml:space="preserve">5 at </w:t>
            </w:r>
            <w:proofErr w:type="spellStart"/>
            <w:r w:rsidRPr="00244068">
              <w:rPr>
                <w:rFonts w:cs="Times New Roman"/>
                <w:bCs/>
                <w:szCs w:val="20"/>
              </w:rPr>
              <w:t>Bellfountain</w:t>
            </w:r>
            <w:proofErr w:type="spellEnd"/>
            <w:r w:rsidRPr="00244068">
              <w:rPr>
                <w:rFonts w:cs="Times New Roman"/>
                <w:bCs/>
                <w:szCs w:val="20"/>
              </w:rPr>
              <w:t xml:space="preserve"> only</w:t>
            </w:r>
          </w:p>
        </w:tc>
      </w:tr>
      <w:tr w:rsidR="005A137D" w:rsidRPr="00063FF3" w:rsidTr="00E12340">
        <w:trPr>
          <w:trHeight w:val="864"/>
        </w:trPr>
        <w:tc>
          <w:tcPr>
            <w:tcW w:w="1985" w:type="dxa"/>
            <w:tcBorders>
              <w:bottom w:val="single" w:sz="4" w:space="0" w:color="auto"/>
            </w:tcBorders>
            <w:vAlign w:val="center"/>
          </w:tcPr>
          <w:p w:rsidR="005A137D" w:rsidRPr="00244068" w:rsidRDefault="005A137D" w:rsidP="00E12340">
            <w:pPr>
              <w:spacing w:line="240" w:lineRule="auto"/>
              <w:ind w:firstLine="0"/>
              <w:rPr>
                <w:rFonts w:cs="Times New Roman"/>
                <w:bCs/>
                <w:i/>
                <w:szCs w:val="20"/>
              </w:rPr>
            </w:pPr>
            <w:proofErr w:type="spellStart"/>
            <w:r w:rsidRPr="00244068">
              <w:rPr>
                <w:rFonts w:cs="Times New Roman"/>
                <w:bCs/>
                <w:i/>
                <w:szCs w:val="20"/>
              </w:rPr>
              <w:t>Sidalcea</w:t>
            </w:r>
            <w:proofErr w:type="spellEnd"/>
            <w:r w:rsidRPr="00244068">
              <w:rPr>
                <w:rFonts w:cs="Times New Roman"/>
                <w:bCs/>
                <w:i/>
                <w:szCs w:val="20"/>
              </w:rPr>
              <w:t xml:space="preserve"> </w:t>
            </w:r>
            <w:proofErr w:type="spellStart"/>
            <w:r w:rsidRPr="00244068">
              <w:rPr>
                <w:rFonts w:cs="Times New Roman"/>
                <w:bCs/>
                <w:i/>
                <w:szCs w:val="20"/>
              </w:rPr>
              <w:t>malviflora</w:t>
            </w:r>
            <w:proofErr w:type="spellEnd"/>
            <w:r w:rsidRPr="00244068">
              <w:rPr>
                <w:rFonts w:cs="Times New Roman"/>
                <w:bCs/>
                <w:i/>
                <w:szCs w:val="20"/>
              </w:rPr>
              <w:t xml:space="preserve"> </w:t>
            </w:r>
            <w:r w:rsidRPr="00244068">
              <w:rPr>
                <w:rFonts w:cs="Times New Roman"/>
                <w:bCs/>
                <w:szCs w:val="20"/>
              </w:rPr>
              <w:t xml:space="preserve">ssp. </w:t>
            </w:r>
            <w:proofErr w:type="spellStart"/>
            <w:r w:rsidRPr="00244068">
              <w:rPr>
                <w:rFonts w:cs="Times New Roman"/>
                <w:bCs/>
                <w:i/>
                <w:szCs w:val="20"/>
              </w:rPr>
              <w:t>virgata</w:t>
            </w:r>
            <w:proofErr w:type="spellEnd"/>
          </w:p>
        </w:tc>
        <w:tc>
          <w:tcPr>
            <w:tcW w:w="1736"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Rose Checkermallow</w:t>
            </w:r>
          </w:p>
        </w:tc>
        <w:tc>
          <w:tcPr>
            <w:tcW w:w="1695"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Malvaceae</w:t>
            </w:r>
            <w:proofErr w:type="spellEnd"/>
          </w:p>
        </w:tc>
        <w:tc>
          <w:tcPr>
            <w:tcW w:w="1590"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 xml:space="preserve">~100 </w:t>
            </w:r>
          </w:p>
        </w:tc>
      </w:tr>
      <w:tr w:rsidR="005A137D" w:rsidRPr="00063FF3" w:rsidTr="00E12340">
        <w:trPr>
          <w:trHeight w:val="944"/>
        </w:trPr>
        <w:tc>
          <w:tcPr>
            <w:tcW w:w="1985" w:type="dxa"/>
            <w:tcBorders>
              <w:bottom w:val="single" w:sz="12" w:space="0" w:color="auto"/>
            </w:tcBorders>
            <w:vAlign w:val="center"/>
          </w:tcPr>
          <w:p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Iris </w:t>
            </w:r>
            <w:proofErr w:type="spellStart"/>
            <w:r w:rsidRPr="00244068">
              <w:rPr>
                <w:rFonts w:cs="Times New Roman"/>
                <w:bCs/>
                <w:i/>
                <w:szCs w:val="20"/>
              </w:rPr>
              <w:t>tenax</w:t>
            </w:r>
            <w:proofErr w:type="spellEnd"/>
          </w:p>
        </w:tc>
        <w:tc>
          <w:tcPr>
            <w:tcW w:w="1736"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Iridaceae</w:t>
            </w:r>
            <w:proofErr w:type="spellEnd"/>
          </w:p>
        </w:tc>
        <w:tc>
          <w:tcPr>
            <w:tcW w:w="1590"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rsidR="005A137D" w:rsidRPr="00244068" w:rsidRDefault="005A137D" w:rsidP="00E12340">
            <w:pPr>
              <w:spacing w:line="240" w:lineRule="auto"/>
              <w:ind w:firstLine="0"/>
              <w:rPr>
                <w:rFonts w:cs="Times New Roman"/>
                <w:bCs/>
                <w:szCs w:val="20"/>
              </w:rPr>
            </w:pPr>
            <w:r w:rsidRPr="00244068">
              <w:rPr>
                <w:rFonts w:cs="Times New Roman"/>
                <w:bCs/>
                <w:szCs w:val="20"/>
              </w:rPr>
              <w:t>~100 seeds &amp; 5 plugs</w:t>
            </w:r>
          </w:p>
        </w:tc>
      </w:tr>
    </w:tbl>
    <w:p w:rsidR="005A137D" w:rsidRDefault="005A137D" w:rsidP="005A137D">
      <w:pPr>
        <w:ind w:firstLine="0"/>
        <w:rPr>
          <w:rFonts w:eastAsiaTheme="minorEastAsia"/>
          <w:bCs/>
          <w:szCs w:val="18"/>
          <w:lang w:bidi="en-US"/>
        </w:rPr>
      </w:pPr>
      <w:bookmarkStart w:id="491" w:name="_Toc317349847"/>
      <w:bookmarkStart w:id="492" w:name="_Toc318126977"/>
    </w:p>
    <w:p w:rsidR="005A137D" w:rsidRPr="00063FF3" w:rsidRDefault="005A137D" w:rsidP="005A137D">
      <w:pPr>
        <w:ind w:firstLine="0"/>
        <w:rPr>
          <w:rFonts w:eastAsiaTheme="minorEastAsia"/>
          <w:bCs/>
          <w:szCs w:val="18"/>
          <w:lang w:bidi="en-US"/>
        </w:rPr>
      </w:pPr>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491"/>
      <w:bookmarkEnd w:id="492"/>
      <w:r w:rsidRPr="00063FF3">
        <w:rPr>
          <w:rFonts w:eastAsiaTheme="minorEastAsia"/>
          <w:bCs/>
          <w:szCs w:val="18"/>
          <w:lang w:bidi="en-US"/>
        </w:rPr>
        <w:t xml:space="preserve"> Plant species used in experimental seeding and planting</w:t>
      </w:r>
    </w:p>
    <w:p w:rsidR="005A137D" w:rsidRDefault="005A137D" w:rsidP="005A137D">
      <w:pPr>
        <w:ind w:firstLine="0"/>
        <w:rPr>
          <w:b/>
        </w:rPr>
      </w:pPr>
    </w:p>
    <w:p w:rsidR="005A137D" w:rsidRDefault="005A137D" w:rsidP="005A137D">
      <w:pPr>
        <w:ind w:firstLine="0"/>
        <w:rPr>
          <w:b/>
        </w:rPr>
        <w:sectPr w:rsidR="005A137D" w:rsidSect="005A137D">
          <w:type w:val="continuous"/>
          <w:pgSz w:w="15840" w:h="12240" w:orient="landscape"/>
          <w:pgMar w:top="1440" w:right="1440" w:bottom="1440" w:left="1440" w:header="720" w:footer="720" w:gutter="0"/>
          <w:lnNumType w:countBy="1" w:restart="continuous"/>
          <w:cols w:space="720"/>
          <w:docGrid w:linePitch="360"/>
        </w:sectPr>
      </w:pPr>
    </w:p>
    <w:p w:rsidR="005A137D" w:rsidRDefault="005A137D" w:rsidP="005A137D">
      <w:pPr>
        <w:spacing w:after="80"/>
        <w:ind w:firstLine="0"/>
        <w:rPr>
          <w:b/>
        </w:rPr>
      </w:pPr>
      <w:bookmarkStart w:id="493" w:name="_Toc318126978"/>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494"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493"/>
      <w:bookmarkEnd w:id="494"/>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5A137D" w:rsidRPr="00063FF3" w:rsidTr="00E12340">
        <w:trPr>
          <w:trHeight w:val="266"/>
        </w:trPr>
        <w:tc>
          <w:tcPr>
            <w:tcW w:w="5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rsidR="005A137D" w:rsidRPr="00063FF3" w:rsidRDefault="005A137D" w:rsidP="00E12340">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5A137D" w:rsidRPr="00063FF3" w:rsidTr="00E12340">
        <w:trPr>
          <w:trHeight w:val="261"/>
        </w:trPr>
        <w:tc>
          <w:tcPr>
            <w:tcW w:w="5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5A137D" w:rsidRPr="00063FF3" w:rsidTr="00E12340">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proofErr w:type="spellStart"/>
            <w:r w:rsidRPr="00063FF3">
              <w:rPr>
                <w:rFonts w:eastAsia="Times New Roman" w:cs="Times New Roman"/>
                <w:b/>
                <w:bCs/>
                <w:i/>
                <w:iCs/>
                <w:color w:val="000000"/>
                <w:sz w:val="22"/>
              </w:rPr>
              <w:t>Lupinus</w:t>
            </w:r>
            <w:proofErr w:type="spellEnd"/>
            <w:r w:rsidRPr="00063FF3">
              <w:rPr>
                <w:rFonts w:eastAsia="Times New Roman" w:cs="Times New Roman"/>
                <w:b/>
                <w:bCs/>
                <w:i/>
                <w:iCs/>
                <w:color w:val="000000"/>
                <w:sz w:val="22"/>
              </w:rPr>
              <w:t xml:space="preserve"> </w:t>
            </w:r>
            <w:proofErr w:type="spellStart"/>
            <w:r w:rsidRPr="00063FF3">
              <w:rPr>
                <w:rFonts w:eastAsia="Times New Roman" w:cs="Times New Roman"/>
                <w:b/>
                <w:bCs/>
                <w:i/>
                <w:iCs/>
                <w:color w:val="000000"/>
                <w:sz w:val="22"/>
              </w:rPr>
              <w:t>oreganus</w:t>
            </w:r>
            <w:proofErr w:type="spellEnd"/>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5A137D" w:rsidRPr="00063FF3"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5A137D" w:rsidRPr="00063FF3" w:rsidTr="00E12340">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5A137D" w:rsidRPr="00063FF3"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proofErr w:type="spellStart"/>
            <w:r w:rsidRPr="00063FF3">
              <w:rPr>
                <w:rFonts w:eastAsia="Times New Roman" w:cs="Times New Roman"/>
                <w:b/>
                <w:bCs/>
                <w:i/>
                <w:iCs/>
                <w:color w:val="000000"/>
                <w:sz w:val="22"/>
              </w:rPr>
              <w:t>Sidalcea</w:t>
            </w:r>
            <w:proofErr w:type="spellEnd"/>
            <w:r w:rsidRPr="00063FF3">
              <w:rPr>
                <w:rFonts w:eastAsia="Times New Roman" w:cs="Times New Roman"/>
                <w:b/>
                <w:bCs/>
                <w:i/>
                <w:iCs/>
                <w:color w:val="000000"/>
                <w:sz w:val="22"/>
              </w:rPr>
              <w:t xml:space="preserve"> </w:t>
            </w:r>
            <w:proofErr w:type="spellStart"/>
            <w:r w:rsidRPr="00063FF3">
              <w:rPr>
                <w:rFonts w:eastAsia="Times New Roman" w:cs="Times New Roman"/>
                <w:b/>
                <w:bCs/>
                <w:i/>
                <w:iCs/>
                <w:color w:val="000000"/>
                <w:sz w:val="22"/>
              </w:rPr>
              <w:t>malviflora</w:t>
            </w:r>
            <w:proofErr w:type="spellEnd"/>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5A137D" w:rsidRPr="00063FF3"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5A137D" w:rsidRPr="00063FF3"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 xml:space="preserve">Iris </w:t>
            </w:r>
            <w:proofErr w:type="spellStart"/>
            <w:r w:rsidRPr="00063FF3">
              <w:rPr>
                <w:rFonts w:eastAsia="Times New Roman" w:cs="Times New Roman"/>
                <w:b/>
                <w:bCs/>
                <w:i/>
                <w:iCs/>
                <w:color w:val="000000"/>
                <w:sz w:val="22"/>
              </w:rPr>
              <w:t>tenax</w:t>
            </w:r>
            <w:proofErr w:type="spellEnd"/>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5A137D" w:rsidRPr="00063FF3"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5A137D" w:rsidRPr="00063FF3"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Castilleja levisecta</w:t>
            </w: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5A137D" w:rsidRPr="00063FF3"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5A137D" w:rsidRPr="00063FF3" w:rsidTr="00E12340">
        <w:trPr>
          <w:trHeight w:val="282"/>
        </w:trPr>
        <w:tc>
          <w:tcPr>
            <w:tcW w:w="540" w:type="dxa"/>
            <w:vMerge/>
            <w:tcBorders>
              <w:top w:val="nil"/>
              <w:left w:val="single" w:sz="8"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rsidR="005A137D" w:rsidRDefault="005A137D" w:rsidP="005A137D">
      <w:pPr>
        <w:ind w:firstLine="0"/>
        <w:rPr>
          <w:b/>
        </w:rPr>
        <w:sectPr w:rsidR="005A137D" w:rsidSect="00244068">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p>
    <w:p w:rsidR="005A137D" w:rsidRPr="00063FF3" w:rsidRDefault="005A137D" w:rsidP="005A137D">
      <w:pPr>
        <w:ind w:firstLine="0"/>
        <w:rPr>
          <w:rFonts w:eastAsiaTheme="minorEastAsia"/>
          <w:bCs/>
          <w:szCs w:val="18"/>
          <w:lang w:bidi="en-US"/>
        </w:rPr>
      </w:pPr>
      <w:bookmarkStart w:id="495" w:name="_Toc317349849"/>
      <w:bookmarkStart w:id="496"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497"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 xml:space="preserve">L. </w:t>
      </w:r>
      <w:proofErr w:type="spellStart"/>
      <w:r w:rsidRPr="00063FF3">
        <w:rPr>
          <w:rFonts w:eastAsiaTheme="minorEastAsia"/>
          <w:bCs/>
          <w:i/>
          <w:szCs w:val="18"/>
          <w:lang w:bidi="en-US"/>
        </w:rPr>
        <w:t>oreganus</w:t>
      </w:r>
      <w:proofErr w:type="spellEnd"/>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495"/>
      <w:bookmarkEnd w:id="496"/>
      <w:bookmarkEnd w:id="497"/>
    </w:p>
    <w:p w:rsidR="005A137D" w:rsidRDefault="005A137D" w:rsidP="005A137D">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5A137D" w:rsidRPr="00063FF3" w:rsidTr="00E12340">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5A137D" w:rsidRPr="00063FF3"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5A137D" w:rsidRPr="00063FF3" w:rsidTr="00E12340">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rsidR="005A137D" w:rsidRDefault="005A137D" w:rsidP="005A137D">
      <w:pPr>
        <w:ind w:firstLine="0"/>
        <w:rPr>
          <w:b/>
        </w:rPr>
      </w:pPr>
    </w:p>
    <w:p w:rsidR="005A137D" w:rsidRDefault="005A137D" w:rsidP="005A137D">
      <w:pPr>
        <w:ind w:firstLine="0"/>
        <w:rPr>
          <w:b/>
        </w:rPr>
        <w:sectPr w:rsidR="005A137D" w:rsidSect="00244068">
          <w:type w:val="continuous"/>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b/>
        </w:rPr>
      </w:pPr>
      <w:r>
        <w:rPr>
          <w:b/>
        </w:rPr>
        <w:lastRenderedPageBreak/>
        <w:t>Figures</w:t>
      </w:r>
    </w:p>
    <w:p w:rsidR="005A137D" w:rsidRDefault="005A137D" w:rsidP="005A137D">
      <w:pPr>
        <w:ind w:firstLine="0"/>
        <w:jc w:val="center"/>
        <w:rPr>
          <w:b/>
        </w:rPr>
      </w:pPr>
      <w:r w:rsidRPr="00063FF3">
        <w:rPr>
          <w:noProof/>
        </w:rPr>
        <w:drawing>
          <wp:inline distT="0" distB="0" distL="0" distR="0" wp14:anchorId="1A7B45AB" wp14:editId="062C5F81">
            <wp:extent cx="2560320" cy="3975634"/>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3975634"/>
                    </a:xfrm>
                    <a:prstGeom prst="rect">
                      <a:avLst/>
                    </a:prstGeom>
                    <a:noFill/>
                    <a:ln>
                      <a:noFill/>
                    </a:ln>
                    <a:effectLst/>
                    <a:extLst/>
                  </pic:spPr>
                </pic:pic>
              </a:graphicData>
            </a:graphic>
          </wp:inline>
        </w:drawing>
      </w:r>
    </w:p>
    <w:p w:rsidR="005A137D" w:rsidRPr="00063FF3" w:rsidRDefault="005A137D" w:rsidP="005A137D">
      <w:pPr>
        <w:jc w:val="center"/>
      </w:pPr>
    </w:p>
    <w:p w:rsidR="005A137D" w:rsidRDefault="005A137D" w:rsidP="005A137D">
      <w:pPr>
        <w:ind w:firstLine="0"/>
        <w:rPr>
          <w:rFonts w:eastAsiaTheme="minorEastAsia"/>
          <w:bCs/>
          <w:szCs w:val="18"/>
          <w:lang w:bidi="en-US"/>
        </w:rPr>
      </w:pPr>
      <w:bookmarkStart w:id="498" w:name="_Toc318117529"/>
      <w:bookmarkStart w:id="499" w:name="_Toc318118972"/>
      <w:bookmarkStart w:id="500"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501" w:name="_Toc318119744"/>
      <w:r w:rsidRPr="00063FF3">
        <w:rPr>
          <w:rFonts w:eastAsiaTheme="minorEastAsia"/>
          <w:bCs/>
          <w:szCs w:val="18"/>
          <w:lang w:bidi="en-US"/>
        </w:rPr>
        <w:t xml:space="preserve">IAE/TNC research sites, ours are the southernmost sites, Pigeon Butte (PB), </w:t>
      </w:r>
      <w:proofErr w:type="spellStart"/>
      <w:r w:rsidRPr="00063FF3">
        <w:rPr>
          <w:rFonts w:eastAsiaTheme="minorEastAsia"/>
          <w:bCs/>
          <w:szCs w:val="18"/>
          <w:lang w:bidi="en-US"/>
        </w:rPr>
        <w:t>Bellfountain</w:t>
      </w:r>
      <w:proofErr w:type="spellEnd"/>
      <w:r w:rsidRPr="00063FF3">
        <w:rPr>
          <w:rFonts w:eastAsiaTheme="minorEastAsia"/>
          <w:bCs/>
          <w:szCs w:val="18"/>
          <w:lang w:bidi="en-US"/>
        </w:rPr>
        <w:t xml:space="preserve"> (BF) and Ft. Hoskins (FH)</w:t>
      </w:r>
      <w:bookmarkEnd w:id="498"/>
      <w:bookmarkEnd w:id="499"/>
      <w:bookmarkEnd w:id="500"/>
      <w:bookmarkEnd w:id="501"/>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rPr>
      </w:pPr>
    </w:p>
    <w:p w:rsidR="005A137D" w:rsidRDefault="005A137D" w:rsidP="005A137D">
      <w:pPr>
        <w:ind w:firstLine="0"/>
        <w:jc w:val="center"/>
        <w:rPr>
          <w:rFonts w:eastAsiaTheme="minorEastAsia"/>
          <w:bCs/>
          <w:noProof/>
          <w:szCs w:val="18"/>
        </w:rPr>
      </w:pPr>
      <w:r w:rsidRPr="00063FF3">
        <w:rPr>
          <w:rFonts w:eastAsiaTheme="minorEastAsia"/>
          <w:bCs/>
          <w:noProof/>
          <w:szCs w:val="18"/>
        </w:rPr>
        <w:drawing>
          <wp:inline distT="0" distB="0" distL="0" distR="0" wp14:anchorId="0307C332" wp14:editId="5BD80B7C">
            <wp:extent cx="4280188" cy="3879176"/>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3" cstate="print">
                      <a:extLst>
                        <a:ext uri="{28A0092B-C50C-407E-A947-70E740481C1C}">
                          <a14:useLocalDpi xmlns:a14="http://schemas.microsoft.com/office/drawing/2010/main" val="0"/>
                        </a:ext>
                      </a:extLst>
                    </a:blip>
                    <a:srcRect t="12254" r="4308"/>
                    <a:stretch/>
                  </pic:blipFill>
                  <pic:spPr bwMode="auto">
                    <a:xfrm>
                      <a:off x="0" y="0"/>
                      <a:ext cx="4278096" cy="3877280"/>
                    </a:xfrm>
                    <a:prstGeom prst="rect">
                      <a:avLst/>
                    </a:prstGeom>
                    <a:ln>
                      <a:noFill/>
                    </a:ln>
                    <a:extLst>
                      <a:ext uri="{53640926-AAD7-44D8-BBD7-CCE9431645EC}">
                        <a14:shadowObscured xmlns:a14="http://schemas.microsoft.com/office/drawing/2010/main"/>
                      </a:ext>
                    </a:extLst>
                  </pic:spPr>
                </pic:pic>
              </a:graphicData>
            </a:graphic>
          </wp:inline>
        </w:drawing>
      </w:r>
    </w:p>
    <w:p w:rsidR="005A137D" w:rsidRDefault="005A137D" w:rsidP="005A137D">
      <w:pPr>
        <w:ind w:firstLine="0"/>
        <w:rPr>
          <w:rFonts w:eastAsiaTheme="minorEastAsia"/>
          <w:bCs/>
          <w:szCs w:val="18"/>
          <w:lang w:bidi="en-US"/>
        </w:rPr>
      </w:pPr>
      <w:bookmarkStart w:id="502" w:name="_Toc318117530"/>
      <w:bookmarkStart w:id="503" w:name="_Toc318118973"/>
      <w:bookmarkStart w:id="504" w:name="_Toc318119439"/>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505" w:name="_Toc318119745"/>
      <w:r w:rsidRPr="00063FF3">
        <w:rPr>
          <w:rFonts w:eastAsiaTheme="minorEastAsia"/>
          <w:bCs/>
          <w:szCs w:val="18"/>
          <w:lang w:bidi="en-US"/>
        </w:rPr>
        <w:t>Litter depth compared with grass cover (p&lt;0.0001, R2=0.33).</w:t>
      </w:r>
      <w:bookmarkEnd w:id="502"/>
      <w:bookmarkEnd w:id="503"/>
      <w:bookmarkEnd w:id="504"/>
      <w:bookmarkEnd w:id="505"/>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w:drawing>
          <wp:inline distT="0" distB="0" distL="0" distR="0" wp14:anchorId="1383F6AC" wp14:editId="489AE91E">
            <wp:extent cx="4342295" cy="4060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4">
                      <a:extLst>
                        <a:ext uri="{28A0092B-C50C-407E-A947-70E740481C1C}">
                          <a14:useLocalDpi xmlns:a14="http://schemas.microsoft.com/office/drawing/2010/main" val="0"/>
                        </a:ext>
                      </a:extLst>
                    </a:blip>
                    <a:srcRect t="10422"/>
                    <a:stretch/>
                  </pic:blipFill>
                  <pic:spPr>
                    <a:xfrm>
                      <a:off x="0" y="0"/>
                      <a:ext cx="4346038" cy="4064351"/>
                    </a:xfrm>
                    <a:prstGeom prst="rect">
                      <a:avLst/>
                    </a:prstGeom>
                  </pic:spPr>
                </pic:pic>
              </a:graphicData>
            </a:graphic>
          </wp:inline>
        </w:drawing>
      </w:r>
    </w:p>
    <w:p w:rsidR="005A137D" w:rsidRDefault="005A137D" w:rsidP="005A137D">
      <w:pPr>
        <w:ind w:firstLine="0"/>
        <w:rPr>
          <w:rFonts w:eastAsiaTheme="minorEastAsia"/>
          <w:bCs/>
          <w:szCs w:val="18"/>
          <w:lang w:bidi="en-US"/>
        </w:rPr>
      </w:pPr>
      <w:bookmarkStart w:id="506" w:name="_Toc318117531"/>
      <w:bookmarkStart w:id="507" w:name="_Toc318118974"/>
      <w:bookmarkStart w:id="508" w:name="_Toc318119440"/>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509" w:name="_Toc318119746"/>
      <w:r w:rsidRPr="00063FF3">
        <w:rPr>
          <w:rFonts w:eastAsiaTheme="minorEastAsia"/>
          <w:bCs/>
          <w:szCs w:val="18"/>
          <w:lang w:bidi="en-US"/>
        </w:rPr>
        <w:t xml:space="preserve">Establishment of </w:t>
      </w:r>
      <w:r w:rsidRPr="00063FF3">
        <w:rPr>
          <w:rFonts w:eastAsiaTheme="minorEastAsia"/>
          <w:bCs/>
          <w:i/>
          <w:szCs w:val="18"/>
          <w:lang w:bidi="en-US"/>
        </w:rPr>
        <w:t xml:space="preserve">L. </w:t>
      </w:r>
      <w:proofErr w:type="spellStart"/>
      <w:r w:rsidRPr="00063FF3">
        <w:rPr>
          <w:rFonts w:eastAsiaTheme="minorEastAsia"/>
          <w:bCs/>
          <w:i/>
          <w:szCs w:val="18"/>
          <w:lang w:bidi="en-US"/>
        </w:rPr>
        <w:t>oreganus</w:t>
      </w:r>
      <w:proofErr w:type="spellEnd"/>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506"/>
      <w:bookmarkEnd w:id="507"/>
      <w:bookmarkEnd w:id="508"/>
      <w:bookmarkEnd w:id="509"/>
      <w:r w:rsidRPr="00063FF3">
        <w:rPr>
          <w:rFonts w:eastAsiaTheme="minorEastAsia"/>
          <w:bCs/>
          <w:szCs w:val="18"/>
          <w:lang w:bidi="en-US"/>
        </w:rPr>
        <w:br w:type="page"/>
      </w:r>
    </w:p>
    <w:p w:rsidR="005A137D" w:rsidRDefault="005A137D" w:rsidP="005A137D">
      <w:pPr>
        <w:ind w:firstLine="0"/>
        <w:rPr>
          <w:rFonts w:eastAsiaTheme="minorEastAsia"/>
          <w:bCs/>
          <w:szCs w:val="18"/>
          <w:lang w:bidi="en-US"/>
        </w:rPr>
      </w:pPr>
    </w:p>
    <w:p w:rsidR="005A137D" w:rsidRDefault="005A137D" w:rsidP="005A137D">
      <w:pPr>
        <w:ind w:firstLine="0"/>
        <w:rPr>
          <w:rFonts w:eastAsiaTheme="minorEastAsia"/>
          <w:bCs/>
          <w:szCs w:val="18"/>
          <w:lang w:bidi="en-US"/>
        </w:rPr>
      </w:pPr>
      <w:bookmarkStart w:id="510" w:name="_Toc318117533"/>
      <w:bookmarkStart w:id="511" w:name="_Toc318118976"/>
      <w:bookmarkStart w:id="512" w:name="_Toc318119442"/>
      <w:r w:rsidRPr="00063FF3">
        <w:rPr>
          <w:noProof/>
        </w:rPr>
        <mc:AlternateContent>
          <mc:Choice Requires="wpg">
            <w:drawing>
              <wp:inline distT="0" distB="0" distL="0" distR="0" wp14:anchorId="3DE6F8DA" wp14:editId="60E59E3B">
                <wp:extent cx="5465135" cy="2720681"/>
                <wp:effectExtent l="0" t="0" r="2540" b="3810"/>
                <wp:docPr id="2074" name="Group 2074"/>
                <wp:cNvGraphicFramePr/>
                <a:graphic xmlns:a="http://schemas.openxmlformats.org/drawingml/2006/main">
                  <a:graphicData uri="http://schemas.microsoft.com/office/word/2010/wordprocessingGroup">
                    <wpg:wgp>
                      <wpg:cNvGrpSpPr/>
                      <wpg:grpSpPr>
                        <a:xfrm>
                          <a:off x="0" y="0"/>
                          <a:ext cx="5465135" cy="2720681"/>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5">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6">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rsidR="00E12340" w:rsidRDefault="00E12340" w:rsidP="005A1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rsidR="00E12340" w:rsidRDefault="00E12340" w:rsidP="005A137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id="Group 2074" o:spid="_x0000_s1026" style="width:430.35pt;height:214.25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">
                <v:group id="Group 33" o:spid="_x0000_s1027" style="position:absolute;left:2047;width:53388;height:27889" coordorigin=",2995" coordsize="62293,2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wrFjCAAAA2gAAAA8AAABkcnMvZG93bnJldi54bWxEj0FrwkAUhO9C/8PyCt50o6hI6ipiW/Bq&#10;9JLba/aZRHffhuw2Sfvr3ULB4zAz3zCb3WCN6Kj1tWMFs2kCgrhwuuZSweX8OVmD8AFZo3FMCn7I&#10;w277Mtpgql3PJ+qyUIoIYZ+igiqEJpXSFxVZ9FPXEEfv6lqLIcq2lLrFPsKtkfMkWUmLNceFChs6&#10;VFTcs2+r4Oy/Tu/mtsi9+T302Ufuutn8qNT4ddi/gQg0hGf4v33UCpbwdyXeAL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KxYwgAAANoAAAAPAAAAAAAAAAAAAAAAAJ8C&#10;AABkcnMvZG93bnJldi54bWxQSwUGAAAAAAQABAD3AAAAjgMAAAAA&#10;">
                    <v:imagedata r:id="rId17" o:title="" croptop="6245f" cropbottom="9f" cropright="5f"/>
                    <v:path arrowok="t"/>
                  </v:shape>
                  <v:shape id="Picture 30" o:spid="_x0000_s1029" type="#_x0000_t75" style="position:absolute;left:30670;top:2995;width:31623;height:28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8xsS/AAAA2wAAAA8AAABkcnMvZG93bnJldi54bWxET82KwjAQvi/4DmEEb2vqLohUo4gguwgq&#10;rT7A0IxNsZmUJGr16c1hYY8f3/9i1dtW3MmHxrGCyTgDQVw53XCt4Hzafs5AhIissXVMCp4UYLUc&#10;fCww1+7BBd3LWIsUwiFHBSbGLpcyVIYshrHriBN3cd5iTNDXUnt8pHDbyq8sm0qLDacGgx1tDFXX&#10;8mYV7Ot+N929fGuO/tYVTfmTFQdWajTs13MQkfr4L/5z/2oF32l9+pJ+gF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8fMbEvwAAANsAAAAPAAAAAAAAAAAAAAAAAJ8CAABk&#10;cnMvZG93bnJldi54bWxQSwUGAAAAAAQABAD3AAAAiwMAAAAA&#10;">
                    <v:imagedata r:id="rId18"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rsidR="00E12340" w:rsidRDefault="00E12340" w:rsidP="005A137D">
                        <w:r>
                          <w:t>A)</w:t>
                        </w:r>
                      </w:p>
                    </w:txbxContent>
                  </v:textbox>
                </v:shape>
                <v:shape id="Text Box 25" o:spid="_x0000_s1031" type="#_x0000_t202" style="position:absolute;left:27568;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rsidR="00E12340" w:rsidRDefault="00E12340" w:rsidP="005A137D">
                        <w:r>
                          <w:t>B)</w:t>
                        </w:r>
                      </w:p>
                    </w:txbxContent>
                  </v:textbox>
                </v:shape>
                <w10:anchorlock/>
              </v:group>
            </w:pict>
          </mc:Fallback>
        </mc:AlternateContent>
      </w:r>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4</w:t>
      </w:r>
      <w:r w:rsidRPr="00063FF3">
        <w:rPr>
          <w:rFonts w:eastAsiaTheme="minorEastAsia"/>
          <w:bCs/>
          <w:szCs w:val="18"/>
          <w:lang w:bidi="en-US"/>
        </w:rPr>
        <w:t xml:space="preserve">. </w:t>
      </w:r>
      <w:bookmarkStart w:id="513" w:name="_Toc318119748"/>
      <w:r w:rsidRPr="00063FF3">
        <w:rPr>
          <w:rFonts w:eastAsiaTheme="minorEastAsia"/>
          <w:bCs/>
          <w:szCs w:val="18"/>
          <w:lang w:bidi="en-US"/>
        </w:rPr>
        <w:t xml:space="preserve">Survival of </w:t>
      </w:r>
      <w:r>
        <w:rPr>
          <w:rFonts w:eastAsiaTheme="minorEastAsia"/>
          <w:bCs/>
          <w:i/>
          <w:szCs w:val="18"/>
          <w:lang w:bidi="en-US"/>
        </w:rPr>
        <w:t xml:space="preserve">L. </w:t>
      </w:r>
      <w:proofErr w:type="spellStart"/>
      <w:r>
        <w:rPr>
          <w:rFonts w:eastAsiaTheme="minorEastAsia"/>
          <w:bCs/>
          <w:i/>
          <w:szCs w:val="18"/>
          <w:lang w:bidi="en-US"/>
        </w:rPr>
        <w:t>oreganus</w:t>
      </w:r>
      <w:proofErr w:type="spellEnd"/>
      <w:r>
        <w:rPr>
          <w:rFonts w:eastAsiaTheme="minorEastAsia"/>
          <w:bCs/>
          <w:i/>
          <w:szCs w:val="18"/>
          <w:lang w:bidi="en-US"/>
        </w:rPr>
        <w:t xml:space="preserve"> </w:t>
      </w:r>
      <w:r>
        <w:rPr>
          <w:rFonts w:eastAsiaTheme="minorEastAsia"/>
          <w:bCs/>
          <w:szCs w:val="18"/>
          <w:lang w:bidi="en-US"/>
        </w:rPr>
        <w:t xml:space="preserve">seeds compared to (left) </w:t>
      </w:r>
      <w:r w:rsidRPr="00063FF3">
        <w:rPr>
          <w:rFonts w:eastAsiaTheme="minorEastAsia"/>
          <w:bCs/>
          <w:szCs w:val="18"/>
          <w:lang w:bidi="en-US"/>
        </w:rPr>
        <w:t>litter de</w:t>
      </w:r>
      <w:r>
        <w:rPr>
          <w:rFonts w:eastAsiaTheme="minorEastAsia"/>
          <w:bCs/>
          <w:szCs w:val="18"/>
          <w:lang w:bidi="en-US"/>
        </w:rPr>
        <w:t>pth (p= 0.05) and (right</w:t>
      </w:r>
      <w:r w:rsidRPr="00063FF3">
        <w:rPr>
          <w:rFonts w:eastAsiaTheme="minorEastAsia"/>
          <w:bCs/>
          <w:szCs w:val="18"/>
          <w:lang w:bidi="en-US"/>
        </w:rPr>
        <w:t>)</w:t>
      </w:r>
      <w:r>
        <w:rPr>
          <w:rFonts w:eastAsiaTheme="minorEastAsia"/>
          <w:bCs/>
          <w:szCs w:val="18"/>
          <w:lang w:bidi="en-US"/>
        </w:rPr>
        <w:t xml:space="preserve"> </w:t>
      </w:r>
      <w:r w:rsidRPr="00063FF3">
        <w:rPr>
          <w:rFonts w:eastAsiaTheme="minorEastAsia"/>
          <w:bCs/>
          <w:szCs w:val="18"/>
          <w:lang w:bidi="en-US"/>
        </w:rPr>
        <w:t>soil disturbance from moles (p=0.0005).</w:t>
      </w:r>
      <w:bookmarkEnd w:id="510"/>
      <w:bookmarkEnd w:id="511"/>
      <w:bookmarkEnd w:id="512"/>
      <w:bookmarkEnd w:id="513"/>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w:drawing>
          <wp:inline distT="0" distB="0" distL="0" distR="0" wp14:anchorId="3CC320D7" wp14:editId="24CFB099">
            <wp:extent cx="4006206" cy="3752153"/>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t="8572" r="2554"/>
                    <a:stretch/>
                  </pic:blipFill>
                  <pic:spPr bwMode="auto">
                    <a:xfrm>
                      <a:off x="0" y="0"/>
                      <a:ext cx="4002973" cy="3749125"/>
                    </a:xfrm>
                    <a:prstGeom prst="rect">
                      <a:avLst/>
                    </a:prstGeom>
                    <a:ln>
                      <a:noFill/>
                    </a:ln>
                    <a:extLst>
                      <a:ext uri="{53640926-AAD7-44D8-BBD7-CCE9431645EC}">
                        <a14:shadowObscured xmlns:a14="http://schemas.microsoft.com/office/drawing/2010/main"/>
                      </a:ext>
                    </a:extLst>
                  </pic:spPr>
                </pic:pic>
              </a:graphicData>
            </a:graphic>
          </wp:inline>
        </w:drawing>
      </w:r>
    </w:p>
    <w:p w:rsidR="005A137D" w:rsidRPr="00063FF3" w:rsidRDefault="005A137D" w:rsidP="005A137D">
      <w:pPr>
        <w:keepNext/>
        <w:ind w:firstLine="0"/>
        <w:jc w:val="center"/>
      </w:pPr>
    </w:p>
    <w:p w:rsidR="005A137D" w:rsidRDefault="005A137D" w:rsidP="005A137D">
      <w:pPr>
        <w:ind w:firstLine="0"/>
        <w:rPr>
          <w:rFonts w:eastAsiaTheme="minorEastAsia"/>
          <w:bCs/>
          <w:noProof/>
          <w:szCs w:val="18"/>
          <w:lang w:bidi="en-US"/>
        </w:rPr>
      </w:pPr>
      <w:bookmarkStart w:id="514" w:name="_Toc318117534"/>
      <w:bookmarkStart w:id="515" w:name="_Toc318118977"/>
      <w:bookmarkStart w:id="516" w:name="_Toc318119443"/>
      <w:commentRangeStart w:id="517"/>
      <w:r w:rsidRPr="00063FF3">
        <w:rPr>
          <w:rFonts w:eastAsiaTheme="minorEastAsia"/>
          <w:bCs/>
          <w:szCs w:val="18"/>
          <w:lang w:bidi="en-US"/>
        </w:rPr>
        <w:t xml:space="preserve">Figure </w:t>
      </w:r>
      <w:r>
        <w:rPr>
          <w:rFonts w:eastAsiaTheme="minorEastAsia"/>
          <w:bCs/>
          <w:szCs w:val="18"/>
          <w:lang w:bidi="en-US"/>
        </w:rPr>
        <w:t>5</w:t>
      </w:r>
      <w:r w:rsidRPr="00063FF3">
        <w:rPr>
          <w:rFonts w:eastAsiaTheme="minorEastAsia"/>
          <w:bCs/>
          <w:szCs w:val="18"/>
          <w:lang w:bidi="en-US"/>
        </w:rPr>
        <w:t xml:space="preserve"> </w:t>
      </w:r>
      <w:bookmarkStart w:id="518" w:name="_Toc318119749"/>
      <w:r w:rsidRPr="00063FF3">
        <w:rPr>
          <w:rFonts w:eastAsiaTheme="minorEastAsia"/>
          <w:bCs/>
          <w:szCs w:val="18"/>
          <w:lang w:bidi="en-US"/>
        </w:rPr>
        <w:t xml:space="preserve">Boxplot of number of </w:t>
      </w:r>
      <w:r w:rsidRPr="00063FF3">
        <w:rPr>
          <w:rFonts w:eastAsiaTheme="minorEastAsia"/>
          <w:bCs/>
          <w:i/>
          <w:szCs w:val="18"/>
          <w:lang w:bidi="en-US"/>
        </w:rPr>
        <w:t xml:space="preserve">L. </w:t>
      </w:r>
      <w:proofErr w:type="spellStart"/>
      <w:r w:rsidRPr="00063FF3">
        <w:rPr>
          <w:rFonts w:eastAsiaTheme="minorEastAsia"/>
          <w:bCs/>
          <w:i/>
          <w:szCs w:val="18"/>
          <w:lang w:bidi="en-US"/>
        </w:rPr>
        <w:t>oreganus</w:t>
      </w:r>
      <w:proofErr w:type="spellEnd"/>
      <w:r w:rsidRPr="00063FF3">
        <w:rPr>
          <w:rFonts w:eastAsiaTheme="minorEastAsia"/>
          <w:bCs/>
          <w:i/>
          <w:szCs w:val="18"/>
          <w:lang w:bidi="en-US"/>
        </w:rPr>
        <w:t xml:space="preserve"> </w:t>
      </w:r>
      <w:r w:rsidRPr="00063FF3">
        <w:rPr>
          <w:rFonts w:eastAsiaTheme="minorEastAsia"/>
          <w:bCs/>
          <w:szCs w:val="18"/>
          <w:lang w:bidi="en-US"/>
        </w:rPr>
        <w:t>leaves (log scale) in</w:t>
      </w:r>
      <w:r w:rsidRPr="00063FF3">
        <w:rPr>
          <w:rFonts w:eastAsiaTheme="minorEastAsia"/>
          <w:bCs/>
          <w:noProof/>
          <w:szCs w:val="18"/>
          <w:lang w:bidi="en-US"/>
        </w:rPr>
        <w:t xml:space="preserve"> plots with and without lupine flowers</w:t>
      </w:r>
      <w:bookmarkEnd w:id="514"/>
      <w:bookmarkEnd w:id="515"/>
      <w:bookmarkEnd w:id="516"/>
      <w:bookmarkEnd w:id="518"/>
      <w:commentRangeEnd w:id="517"/>
      <w:r w:rsidR="005768E7">
        <w:rPr>
          <w:rStyle w:val="CommentReference"/>
        </w:rPr>
        <w:commentReference w:id="517"/>
      </w:r>
    </w:p>
    <w:p w:rsidR="005A137D" w:rsidRDefault="005A137D" w:rsidP="005A137D">
      <w:pPr>
        <w:ind w:firstLine="0"/>
        <w:rPr>
          <w:rFonts w:eastAsiaTheme="minorEastAsia"/>
          <w:bCs/>
          <w:noProof/>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noProof/>
          <w:szCs w:val="18"/>
          <w:lang w:bidi="en-US"/>
        </w:rPr>
      </w:pPr>
    </w:p>
    <w:p w:rsidR="005A137D" w:rsidRDefault="005A137D" w:rsidP="005A137D">
      <w:pPr>
        <w:ind w:firstLine="0"/>
        <w:jc w:val="center"/>
        <w:rPr>
          <w:b/>
        </w:rPr>
      </w:pPr>
      <w:bookmarkStart w:id="519" w:name="_Toc318116205"/>
      <w:r w:rsidRPr="00063FF3">
        <w:rPr>
          <w:noProof/>
        </w:rPr>
        <w:drawing>
          <wp:inline distT="0" distB="0" distL="0" distR="0" wp14:anchorId="4767B542" wp14:editId="70A1875B">
            <wp:extent cx="3978233" cy="3763316"/>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20">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519"/>
    </w:p>
    <w:p w:rsidR="005A137D" w:rsidRDefault="005A137D" w:rsidP="005A137D">
      <w:pPr>
        <w:ind w:firstLine="0"/>
        <w:rPr>
          <w:rFonts w:eastAsiaTheme="minorEastAsia"/>
          <w:bCs/>
          <w:szCs w:val="18"/>
          <w:lang w:bidi="en-US"/>
        </w:rPr>
      </w:pPr>
      <w:bookmarkStart w:id="520" w:name="_Toc318117535"/>
      <w:bookmarkStart w:id="521" w:name="_Toc318118978"/>
      <w:bookmarkStart w:id="522" w:name="_Toc318119444"/>
    </w:p>
    <w:p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6</w:t>
      </w:r>
      <w:r w:rsidRPr="00063FF3">
        <w:rPr>
          <w:rFonts w:eastAsiaTheme="minorEastAsia"/>
          <w:bCs/>
          <w:szCs w:val="18"/>
          <w:lang w:bidi="en-US"/>
        </w:rPr>
        <w:t xml:space="preserve"> </w:t>
      </w:r>
      <w:bookmarkStart w:id="523"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w:t>
      </w:r>
      <w:proofErr w:type="spellStart"/>
      <w:r w:rsidRPr="00063FF3">
        <w:rPr>
          <w:rFonts w:eastAsiaTheme="minorEastAsia"/>
          <w:bCs/>
          <w:i/>
          <w:szCs w:val="18"/>
          <w:lang w:bidi="en-US"/>
        </w:rPr>
        <w:t>malviflora</w:t>
      </w:r>
      <w:proofErr w:type="spellEnd"/>
      <w:r w:rsidRPr="00063FF3">
        <w:rPr>
          <w:rFonts w:eastAsiaTheme="minorEastAsia"/>
          <w:bCs/>
          <w:i/>
          <w:szCs w:val="18"/>
          <w:lang w:bidi="en-US"/>
        </w:rPr>
        <w:t xml:space="preserve"> </w:t>
      </w:r>
      <w:r w:rsidRPr="00063FF3">
        <w:rPr>
          <w:rFonts w:eastAsiaTheme="minorEastAsia"/>
          <w:bCs/>
          <w:szCs w:val="18"/>
          <w:lang w:bidi="en-US"/>
        </w:rPr>
        <w:t>compared to litter depth at three study sites (p=0.004).</w:t>
      </w:r>
      <w:bookmarkEnd w:id="520"/>
      <w:bookmarkEnd w:id="521"/>
      <w:bookmarkEnd w:id="522"/>
      <w:bookmarkEnd w:id="523"/>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jc w:val="center"/>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0E0975BA" wp14:editId="1BF62715">
                <wp:extent cx="6974958" cy="3083442"/>
                <wp:effectExtent l="0" t="0" r="0" b="3175"/>
                <wp:docPr id="9" name="Group 9"/>
                <wp:cNvGraphicFramePr/>
                <a:graphic xmlns:a="http://schemas.openxmlformats.org/drawingml/2006/main">
                  <a:graphicData uri="http://schemas.microsoft.com/office/word/2010/wordprocessingGroup">
                    <wpg:wgp>
                      <wpg:cNvGrpSpPr/>
                      <wpg:grpSpPr>
                        <a:xfrm>
                          <a:off x="0" y="0"/>
                          <a:ext cx="6974958" cy="3083442"/>
                          <a:chOff x="0" y="0"/>
                          <a:chExt cx="7868534" cy="2719137"/>
                        </a:xfrm>
                      </wpg:grpSpPr>
                      <pic:pic xmlns:pic="http://schemas.openxmlformats.org/drawingml/2006/picture">
                        <pic:nvPicPr>
                          <pic:cNvPr id="10" name="Picture 10"/>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2" name="Picture 12"/>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pic:pic xmlns:pic="http://schemas.openxmlformats.org/drawingml/2006/picture">
                        <pic:nvPicPr>
                          <pic:cNvPr id="11" name="Picture 1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wpg:wgp>
                  </a:graphicData>
                </a:graphic>
              </wp:inline>
            </w:drawing>
          </mc:Choice>
          <mc:Fallback>
            <w:pict>
              <v:group id="Group 9" o:spid="_x0000_s1026" style="width:549.2pt;height:242.8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KuvkHaUMQAAlDEAABQAAABk&#10;cnMvbWVkaWEvaW1hZ2UzLnBuZ4lQTkcNChoKAAAADUlIRFIAAAI0AAACMwgCAAAAmOwU7AAAAAFz&#10;UkdCAK7OHOkAADFOSURBVHhe7d07Wtta2wZg848Fp8jFCJwRQJpUtLsLZWi+bpe72w0pQ7dbqjSB&#10;EcQjyJUiMBd+ST4g27Ily5LWknRTJSCtw/0u60EHm7PX19eJLwIECBAgEJPA/8U0GGMhQIAAAQKp&#10;gHCyDggQIEAgOgHhFF1JDIgAAQIEhJM1QI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">
                <v:shape id="Picture 10" o:spid="_x0000_s1027" type="#_x0000_t75" style="position:absolute;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KzcvDAAAA2wAAAA8AAABkcnMvZG93bnJldi54bWxEj0FLw0AQhe9C/8MyBS/FbhRRG7stpSB4&#10;1NpDjtPsmA3NzoTsmqb/3jkI3mZ4b977Zr2dYmdGGlIr7OB+WYAhrsW33Dg4fr3dvYBJGdljJ0wO&#10;rpRgu5ndrLH0cuFPGg+5MRrCqUQHIee+tDbVgSKmpfTEqn3LEDHrOjTWD3jR8NjZh6J4shFb1oaA&#10;Pe0D1efDT3Qgi+vjR2Wr+lit9s+nMciiC+Lc7XzavYLJNOV/89/1u1d8pddfdAC7+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YrNy8MAAADbAAAADwAAAAAAAAAAAAAAAACf&#10;AgAAZHJzL2Rvd25yZXYueG1sUEsFBgAAAAAEAAQA9wAAAI8DAAAAAA==&#10;">
                  <v:imagedata r:id="rId24" o:title=""/>
                  <v:path arrowok="t"/>
                </v:shape>
                <v:shape id="Picture 12" o:spid="_x0000_s1028" type="#_x0000_t75" style="position:absolute;left:51494;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ewjDAAAA2wAAAA8AAABkcnMvZG93bnJldi54bWxET01rwkAQvRf8D8sIvRTd6KEt0VUaobUX&#10;KUbF65CdZoPZ2ZjdxuivdwuF3ubxPme+7G0tOmp95VjBZJyAIC6crrhUsN+9j15B+ICssXZMCq7k&#10;YbkYPMwx1e7CW+ryUIoYwj5FBSaEJpXSF4Ys+rFriCP37VqLIcK2lLrFSwy3tZwmybO0WHFsMNjQ&#10;ylBxyn+sgtPT+fzydfi4lZlZb0y2zvJj1yv1OOzfZiAC9eFf/Of+1HH+FH5/iQ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J7CMMAAADbAAAADwAAAAAAAAAAAAAAAACf&#10;AgAAZHJzL2Rvd25yZXYueG1sUEsFBgAAAAAEAAQA9wAAAI8DAAAAAA==&#10;">
                  <v:imagedata r:id="rId25" o:title=""/>
                  <v:path arrowok="t"/>
                </v:shape>
                <v:shape id="Picture 11" o:spid="_x0000_s1029" type="#_x0000_t75" style="position:absolute;left:25988;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2R3EAAAA2wAAAA8AAABkcnMvZG93bnJldi54bWxET99rwjAQfhf2P4Qb7EVm6kA3OqMMZUME&#10;lVUn7O3W3JpicylN1PrfG0Hw7T6+nzeatLYSR2p86VhBv5eAIM6dLrlQsN18Pr+B8AFZY+WYFJzJ&#10;w2T80Blhqt2Jv+mYhULEEPYpKjAh1KmUPjdk0fdcTRy5f9dYDBE2hdQNnmK4reRLkgylxZJjg8Ga&#10;pobyfXawCn6zxdf8Z7ej1+5sYFZ/M71OsqVST4/txzuIQG24i2/uuY7z+3D9JR4gx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T2R3EAAAA2wAAAA8AAAAAAAAAAAAAAAAA&#10;nwIAAGRycy9kb3ducmV2LnhtbFBLBQYAAAAABAAEAPcAAACQAwAAAAA=&#10;">
                  <v:imagedata r:id="rId26" o:title=""/>
                  <v:path arrowok="t"/>
                </v:shape>
                <w10:anchorlock/>
              </v:group>
            </w:pict>
          </mc:Fallback>
        </mc:AlternateContent>
      </w:r>
    </w:p>
    <w:p w:rsidR="005A137D" w:rsidRPr="00063FF3" w:rsidRDefault="005A137D" w:rsidP="005A137D">
      <w:pPr>
        <w:ind w:firstLine="0"/>
        <w:rPr>
          <w:rFonts w:eastAsiaTheme="majorEastAsia" w:cstheme="majorBidi"/>
          <w:bCs/>
          <w:i/>
          <w:u w:val="single"/>
        </w:rPr>
      </w:pPr>
      <w:r w:rsidRPr="00063FF3">
        <w:rPr>
          <w:rFonts w:eastAsiaTheme="minorEastAsia"/>
          <w:bCs/>
          <w:szCs w:val="18"/>
          <w:lang w:bidi="en-US"/>
        </w:rPr>
        <w:t xml:space="preserve">Figure </w:t>
      </w:r>
      <w:r>
        <w:rPr>
          <w:rFonts w:eastAsiaTheme="minorEastAsia"/>
          <w:bCs/>
          <w:szCs w:val="18"/>
          <w:lang w:bidi="en-US"/>
        </w:rPr>
        <w:t>7</w:t>
      </w:r>
      <w:r w:rsidRPr="00063FF3">
        <w:rPr>
          <w:rFonts w:eastAsiaTheme="minorEastAsia"/>
          <w:bCs/>
          <w:szCs w:val="18"/>
          <w:lang w:bidi="en-US"/>
        </w:rPr>
        <w:t xml:space="preserve">. </w:t>
      </w:r>
      <w:bookmarkStart w:id="524" w:name="_Toc318119751"/>
      <w:r w:rsidRPr="00063FF3">
        <w:rPr>
          <w:rFonts w:eastAsiaTheme="minorEastAsia"/>
          <w:bCs/>
          <w:szCs w:val="18"/>
          <w:lang w:bidi="en-US"/>
        </w:rPr>
        <w:t xml:space="preserve">Survival of planted </w:t>
      </w:r>
      <w:r w:rsidRPr="00063FF3">
        <w:rPr>
          <w:rFonts w:eastAsiaTheme="minorEastAsia"/>
          <w:bCs/>
          <w:i/>
          <w:szCs w:val="18"/>
          <w:lang w:bidi="en-US"/>
        </w:rPr>
        <w:t>Castilleja levisecta</w:t>
      </w:r>
      <w:r w:rsidRPr="00063FF3">
        <w:rPr>
          <w:rFonts w:eastAsiaTheme="minorEastAsia"/>
          <w:bCs/>
          <w:szCs w:val="18"/>
          <w:lang w:bidi="en-US"/>
        </w:rPr>
        <w:t xml:space="preserve"> as a function of cover of</w:t>
      </w:r>
      <w:r>
        <w:rPr>
          <w:rFonts w:eastAsiaTheme="minorEastAsia"/>
          <w:bCs/>
          <w:szCs w:val="18"/>
          <w:lang w:bidi="en-US"/>
        </w:rPr>
        <w:t>, from left to right,</w:t>
      </w:r>
      <w:r w:rsidRPr="00063FF3">
        <w:rPr>
          <w:rFonts w:eastAsiaTheme="minorEastAsia"/>
          <w:bCs/>
          <w:szCs w:val="18"/>
          <w:lang w:bidi="en-US"/>
        </w:rPr>
        <w:t xml:space="preserve"> grass (p=0.07), </w:t>
      </w:r>
      <w:del w:id="525" w:author="Tom" w:date="2015-02-02T12:30:00Z">
        <w:r w:rsidRPr="00063FF3" w:rsidDel="005768E7">
          <w:rPr>
            <w:rFonts w:eastAsiaTheme="minorEastAsia"/>
            <w:bCs/>
            <w:szCs w:val="18"/>
            <w:lang w:bidi="en-US"/>
          </w:rPr>
          <w:delText xml:space="preserve"> </w:delText>
        </w:r>
      </w:del>
      <w:r w:rsidRPr="00063FF3">
        <w:rPr>
          <w:rFonts w:eastAsiaTheme="minorEastAsia"/>
          <w:bCs/>
          <w:szCs w:val="18"/>
          <w:lang w:bidi="en-US"/>
        </w:rPr>
        <w:t>total cover of vascular plants (p=0.04)</w:t>
      </w:r>
      <w:ins w:id="526" w:author="Tom" w:date="2015-02-02T12:30:00Z">
        <w:r w:rsidR="005768E7">
          <w:rPr>
            <w:rFonts w:eastAsiaTheme="minorEastAsia"/>
            <w:bCs/>
            <w:szCs w:val="18"/>
            <w:lang w:bidi="en-US"/>
          </w:rPr>
          <w:t>,</w:t>
        </w:r>
      </w:ins>
      <w:r w:rsidRPr="00063FF3">
        <w:rPr>
          <w:rFonts w:eastAsiaTheme="minorEastAsia"/>
          <w:bCs/>
          <w:szCs w:val="18"/>
          <w:lang w:bidi="en-US"/>
        </w:rPr>
        <w:t xml:space="preserve"> and</w:t>
      </w:r>
      <w:del w:id="527" w:author="Tom" w:date="2015-02-02T12:30:00Z">
        <w:r w:rsidDel="005768E7">
          <w:rPr>
            <w:rFonts w:eastAsiaTheme="minorEastAsia"/>
            <w:bCs/>
            <w:szCs w:val="18"/>
            <w:lang w:bidi="en-US"/>
          </w:rPr>
          <w:delText>,</w:delText>
        </w:r>
        <w:r w:rsidRPr="00063FF3" w:rsidDel="005768E7">
          <w:rPr>
            <w:rFonts w:eastAsiaTheme="minorEastAsia"/>
            <w:bCs/>
            <w:szCs w:val="18"/>
            <w:lang w:bidi="en-US"/>
          </w:rPr>
          <w:delText xml:space="preserve"> </w:delText>
        </w:r>
      </w:del>
      <w:r w:rsidRPr="00063FF3">
        <w:rPr>
          <w:rFonts w:eastAsiaTheme="minorEastAsia"/>
          <w:bCs/>
          <w:szCs w:val="18"/>
          <w:lang w:bidi="en-US"/>
        </w:rPr>
        <w:t xml:space="preserve"> litter depth (p=0.01).</w:t>
      </w:r>
      <w:bookmarkEnd w:id="524"/>
    </w:p>
    <w:p w:rsidR="005A137D" w:rsidRDefault="005A137D" w:rsidP="005A137D">
      <w:pPr>
        <w:ind w:firstLine="0"/>
        <w:rPr>
          <w:rFonts w:eastAsiaTheme="minorEastAsia"/>
          <w:bCs/>
          <w:szCs w:val="18"/>
          <w:lang w:bidi="en-US"/>
        </w:rPr>
        <w:sectPr w:rsidR="005A137D" w:rsidSect="00E12340">
          <w:pgSz w:w="15840" w:h="12240" w:orient="landscape"/>
          <w:pgMar w:top="1440" w:right="1440" w:bottom="1440" w:left="1440" w:header="720" w:footer="720" w:gutter="0"/>
          <w:lnNumType w:countBy="1" w:restart="continuous"/>
          <w:cols w:space="720"/>
          <w:docGrid w:linePitch="360"/>
        </w:sectPr>
      </w:pPr>
      <w:bookmarkStart w:id="528" w:name="_Toc318117536"/>
      <w:bookmarkStart w:id="529" w:name="_Toc318118979"/>
      <w:bookmarkStart w:id="530" w:name="_Toc318119445"/>
    </w:p>
    <w:bookmarkEnd w:id="528"/>
    <w:bookmarkEnd w:id="529"/>
    <w:bookmarkEnd w:id="530"/>
    <w:p w:rsidR="005A137D" w:rsidRPr="00063FF3" w:rsidRDefault="005A137D" w:rsidP="005A137D">
      <w:pPr>
        <w:ind w:firstLine="0"/>
        <w:rPr>
          <w:bCs/>
          <w:noProof/>
          <w:szCs w:val="18"/>
          <w:lang w:bidi="en-US"/>
        </w:rPr>
      </w:pPr>
    </w:p>
    <w:p w:rsidR="005A137D" w:rsidRDefault="005A137D" w:rsidP="005A137D">
      <w:pPr>
        <w:ind w:firstLine="0"/>
        <w:jc w:val="center"/>
        <w:rPr>
          <w:b/>
        </w:rPr>
      </w:pPr>
      <w:bookmarkStart w:id="531" w:name="_Toc318116208"/>
      <w:r w:rsidRPr="00063FF3">
        <w:rPr>
          <w:rFonts w:eastAsiaTheme="majorEastAsia" w:cstheme="majorBidi"/>
          <w:bCs/>
          <w:i/>
          <w:noProof/>
        </w:rPr>
        <w:drawing>
          <wp:inline distT="0" distB="0" distL="0" distR="0" wp14:anchorId="1D69D69B" wp14:editId="005AC3FE">
            <wp:extent cx="4286250" cy="4093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rotWithShape="1">
                    <a:blip r:embed="rId27">
                      <a:extLst>
                        <a:ext uri="{28A0092B-C50C-407E-A947-70E740481C1C}">
                          <a14:useLocalDpi xmlns:a14="http://schemas.microsoft.com/office/drawing/2010/main" val="0"/>
                        </a:ext>
                      </a:extLst>
                    </a:blip>
                    <a:srcRect t="10363" r="4315" b="5699"/>
                    <a:stretch/>
                  </pic:blipFill>
                  <pic:spPr bwMode="auto">
                    <a:xfrm>
                      <a:off x="0" y="0"/>
                      <a:ext cx="4286250" cy="4093210"/>
                    </a:xfrm>
                    <a:prstGeom prst="rect">
                      <a:avLst/>
                    </a:prstGeom>
                    <a:ln>
                      <a:noFill/>
                    </a:ln>
                    <a:extLst>
                      <a:ext uri="{53640926-AAD7-44D8-BBD7-CCE9431645EC}">
                        <a14:shadowObscured xmlns:a14="http://schemas.microsoft.com/office/drawing/2010/main"/>
                      </a:ext>
                    </a:extLst>
                  </pic:spPr>
                </pic:pic>
              </a:graphicData>
            </a:graphic>
          </wp:inline>
        </w:drawing>
      </w:r>
      <w:bookmarkEnd w:id="531"/>
    </w:p>
    <w:p w:rsidR="005A137D" w:rsidRPr="00063FF3" w:rsidRDefault="005A137D" w:rsidP="005A137D">
      <w:pPr>
        <w:keepNext/>
        <w:keepLines/>
        <w:numPr>
          <w:ilvl w:val="2"/>
          <w:numId w:val="0"/>
        </w:numPr>
        <w:spacing w:before="120"/>
        <w:jc w:val="center"/>
        <w:outlineLvl w:val="2"/>
        <w:rPr>
          <w:rFonts w:eastAsiaTheme="majorEastAsia" w:cstheme="majorBidi"/>
          <w:bCs/>
          <w:i/>
          <w:u w:val="single"/>
        </w:rPr>
      </w:pPr>
    </w:p>
    <w:p w:rsidR="005A137D" w:rsidRDefault="005A137D" w:rsidP="005A137D">
      <w:pPr>
        <w:ind w:firstLine="0"/>
        <w:rPr>
          <w:rFonts w:eastAsiaTheme="minorEastAsia"/>
          <w:bCs/>
          <w:szCs w:val="18"/>
          <w:lang w:bidi="en-US"/>
        </w:rPr>
      </w:pPr>
      <w:bookmarkStart w:id="532" w:name="_Toc318117537"/>
      <w:bookmarkStart w:id="533" w:name="_Toc318118980"/>
      <w:bookmarkStart w:id="534" w:name="_Toc318119446"/>
      <w:commentRangeStart w:id="535"/>
      <w:r w:rsidRPr="00063FF3">
        <w:rPr>
          <w:rFonts w:eastAsiaTheme="minorEastAsia"/>
          <w:bCs/>
          <w:szCs w:val="18"/>
          <w:lang w:bidi="en-US"/>
        </w:rPr>
        <w:t xml:space="preserve">Figure </w:t>
      </w:r>
      <w:r>
        <w:rPr>
          <w:rFonts w:eastAsiaTheme="minorEastAsia"/>
          <w:bCs/>
          <w:szCs w:val="18"/>
          <w:lang w:bidi="en-US"/>
        </w:rPr>
        <w:t>8</w:t>
      </w:r>
      <w:r w:rsidRPr="00063FF3">
        <w:rPr>
          <w:rFonts w:eastAsiaTheme="minorEastAsia"/>
          <w:bCs/>
          <w:szCs w:val="18"/>
          <w:lang w:bidi="en-US"/>
        </w:rPr>
        <w:t xml:space="preserve"> </w:t>
      </w:r>
      <w:bookmarkStart w:id="536" w:name="_Toc318119752"/>
      <w:r w:rsidRPr="00063FF3">
        <w:rPr>
          <w:rFonts w:eastAsiaTheme="minorEastAsia"/>
          <w:bCs/>
          <w:szCs w:val="18"/>
          <w:lang w:bidi="en-US"/>
        </w:rPr>
        <w:t xml:space="preserve">Boxplot of </w:t>
      </w:r>
      <w:r w:rsidRPr="00063FF3">
        <w:rPr>
          <w:rFonts w:eastAsiaTheme="minorEastAsia"/>
          <w:bCs/>
          <w:i/>
          <w:szCs w:val="18"/>
          <w:lang w:bidi="en-US"/>
        </w:rPr>
        <w:t xml:space="preserve">Iris </w:t>
      </w:r>
      <w:proofErr w:type="spellStart"/>
      <w:r w:rsidRPr="00063FF3">
        <w:rPr>
          <w:rFonts w:eastAsiaTheme="minorEastAsia"/>
          <w:bCs/>
          <w:i/>
          <w:szCs w:val="18"/>
          <w:lang w:bidi="en-US"/>
        </w:rPr>
        <w:t>tenax</w:t>
      </w:r>
      <w:proofErr w:type="spellEnd"/>
      <w:r w:rsidRPr="00063FF3">
        <w:rPr>
          <w:rFonts w:eastAsiaTheme="minorEastAsia"/>
          <w:bCs/>
          <w:szCs w:val="18"/>
          <w:lang w:bidi="en-US"/>
        </w:rPr>
        <w:t xml:space="preserve"> survival by site (p=0.019)</w:t>
      </w:r>
      <w:bookmarkEnd w:id="532"/>
      <w:bookmarkEnd w:id="533"/>
      <w:bookmarkEnd w:id="534"/>
      <w:bookmarkEnd w:id="536"/>
      <w:commentRangeEnd w:id="535"/>
      <w:r w:rsidR="005768E7">
        <w:rPr>
          <w:rStyle w:val="CommentReference"/>
        </w:rPr>
        <w:commentReference w:id="535"/>
      </w:r>
    </w:p>
    <w:p w:rsidR="004533F3" w:rsidRDefault="004533F3" w:rsidP="005A137D">
      <w:pPr>
        <w:ind w:firstLine="0"/>
        <w:rPr>
          <w:ins w:id="537" w:author="Katie Jones" w:date="2014-05-11T15:13:00Z"/>
          <w:rFonts w:eastAsiaTheme="minorEastAsia"/>
          <w:bCs/>
          <w:szCs w:val="18"/>
          <w:lang w:bidi="en-US"/>
        </w:rPr>
        <w:sectPr w:rsidR="004533F3"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rsidR="005A137D" w:rsidRDefault="005A137D" w:rsidP="005A137D">
      <w:pPr>
        <w:ind w:firstLine="0"/>
        <w:rPr>
          <w:rFonts w:eastAsiaTheme="minorEastAsia"/>
          <w:bCs/>
          <w:szCs w:val="18"/>
          <w:lang w:bidi="en-US"/>
        </w:rPr>
      </w:pPr>
    </w:p>
    <w:p w:rsidR="005A137D" w:rsidRDefault="005A137D" w:rsidP="005A137D">
      <w:pPr>
        <w:ind w:firstLine="0"/>
        <w:jc w:val="center"/>
        <w:rPr>
          <w:b/>
        </w:rPr>
      </w:pPr>
      <w:r w:rsidRPr="00063FF3">
        <w:rPr>
          <w:noProof/>
        </w:rPr>
        <mc:AlternateContent>
          <mc:Choice Requires="wpg">
            <w:drawing>
              <wp:inline distT="0" distB="0" distL="0" distR="0" wp14:anchorId="3011EE76" wp14:editId="3AF5F93D">
                <wp:extent cx="5433237" cy="2434856"/>
                <wp:effectExtent l="0" t="0" r="0" b="0"/>
                <wp:docPr id="1078" name="Group 1"/>
                <wp:cNvGraphicFramePr/>
                <a:graphic xmlns:a="http://schemas.openxmlformats.org/drawingml/2006/main">
                  <a:graphicData uri="http://schemas.microsoft.com/office/word/2010/wordprocessingGroup">
                    <wpg:wgp>
                      <wpg:cNvGrpSpPr/>
                      <wpg:grpSpPr>
                        <a:xfrm>
                          <a:off x="0" y="0"/>
                          <a:ext cx="5433237" cy="2434856"/>
                          <a:chOff x="0" y="0"/>
                          <a:chExt cx="7415817" cy="2767754"/>
                        </a:xfrm>
                      </wpg:grpSpPr>
                      <pic:pic xmlns:pic="http://schemas.openxmlformats.org/drawingml/2006/picture">
                        <pic:nvPicPr>
                          <pic:cNvPr id="1079" name="Picture 107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1" o:spid="_x0000_s1026" style="width:427.8pt;height:191.7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N0GhfmAEAAD9DwAADgAAAAAAAAAAAAAAAAA6AgAAZHJz&#10;L2Uyb0RvYy54bWxQSwECLQAUAAYACAAAACEALmzwAMUAAAClAQAAGQAAAAAAAAAAAAAAAADGBgAA&#10;ZHJzL19yZWxzL2Uyb0RvYy54bWwucmVsc1BLAQItABQABgAIAAAAIQDNWlnk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KKDFAAAA3QAAAA8AAABkcnMvZG93bnJldi54bWxET01rAjEQvRf8D2EEbzWpB61boyylilIo&#10;aIv0ON1MN0s3k3UTde2vbwqCt3m8z5ktOleLE7Wh8qzhYahAEBfeVFxq+Hhf3j+CCBHZYO2ZNFwo&#10;wGLeu5thZvyZt3TaxVKkEA4ZarAxNpmUobDkMAx9Q5y4b986jAm2pTQtnlO4q+VIqbF0WHFqsNjQ&#10;s6XiZ3d0Gn43+09VvV1ejqvX/bT8Otg833RaD/pd/gQiUhdv4qt7bdJ8NZnC/zfpBD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igxQAAAN0AAAAPAAAAAAAAAAAAAAAA&#10;AJ8CAABkcnMvZG93bnJldi54bWxQSwUGAAAAAAQABAD3AAAAkQMAAAAA&#10;" fillcolor="#4f81bd [3204]" strokecolor="black [3213]">
                  <v:imagedata r:id="rId30" o:title=""/>
                  <v:shadow color="#eeece1 [3214]"/>
                </v:shape>
                <v:shape id="Picture 1080" o:spid="_x0000_s1028" type="#_x0000_t75" style="position:absolute;width:35428;height:27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HzWHEAAAA3QAAAA8AAABkcnMvZG93bnJldi54bWxEj0FrwkAQhe+F/odlhN7qxrRIjK5SA6XF&#10;m9reh+yYBLOzIbs1yb/vHARvM7w3732z2Y2uVTfqQ+PZwGKegCIuvW24MvBz/nzNQIWIbLH1TAYm&#10;CrDbPj9tMLd+4CPdTrFSEsIhRwN1jF2udShrchjmviMW7eJ7h1HWvtK2x0HCXavTJFlqhw1LQ40d&#10;FTWV19OfM8BD3Bd0+Frt397175S2RZYeJmNeZuPHGlSkMT7M9+tvK/hJJvzyjYyg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HzWHEAAAA3QAAAA8AAAAAAAAAAAAAAAAA&#10;nwIAAGRycy9kb3ducmV2LnhtbFBLBQYAAAAABAAEAPcAAACQAwAAAAA=&#10;" fillcolor="#4f81bd [3204]" strokecolor="black [3213]">
                  <v:imagedata r:id="rId31" o:title=""/>
                  <v:shadow color="#eeece1 [3214]"/>
                </v:shape>
                <w10:anchorlock/>
              </v:group>
            </w:pict>
          </mc:Fallback>
        </mc:AlternateContent>
      </w:r>
    </w:p>
    <w:p w:rsidR="005A137D" w:rsidRPr="00063FF3" w:rsidRDefault="005A137D" w:rsidP="005A137D">
      <w:pPr>
        <w:ind w:firstLine="0"/>
      </w:pPr>
      <w:r w:rsidRPr="00063FF3">
        <w:rPr>
          <w:noProof/>
        </w:rPr>
        <mc:AlternateContent>
          <mc:Choice Requires="wps">
            <w:drawing>
              <wp:anchor distT="0" distB="0" distL="114300" distR="114300" simplePos="0" relativeHeight="251660288" behindDoc="0" locked="0" layoutInCell="1" allowOverlap="1" wp14:anchorId="09029A68" wp14:editId="43EA2CA6">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E12340" w:rsidRDefault="00E12340" w:rsidP="005A137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3" o:spid="_x0000_s1032" type="#_x0000_t202" style="position:absolute;margin-left:206.65pt;margin-top:.35pt;width:1in;height:22.4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rsidR="00E12340" w:rsidRDefault="00E12340" w:rsidP="005A137D">
                      <w:r>
                        <w:t>B)</w:t>
                      </w:r>
                    </w:p>
                  </w:txbxContent>
                </v:textbox>
              </v:shape>
            </w:pict>
          </mc:Fallback>
        </mc:AlternateContent>
      </w:r>
      <w:r w:rsidRPr="00063FF3">
        <w:rPr>
          <w:noProof/>
        </w:rPr>
        <mc:AlternateContent>
          <mc:Choice Requires="wps">
            <w:drawing>
              <wp:anchor distT="0" distB="0" distL="114300" distR="114300" simplePos="0" relativeHeight="251659264" behindDoc="0" locked="0" layoutInCell="1" allowOverlap="1" wp14:anchorId="77E26D23" wp14:editId="4481DFA3">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rsidR="00E12340" w:rsidRDefault="00E12340" w:rsidP="005A137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02" o:spid="_x0000_s1033" type="#_x0000_t202" style="position:absolute;margin-left:-8.25pt;margin-top:-.2pt;width:1in;height:2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rsidR="00E12340" w:rsidRDefault="00E12340" w:rsidP="005A137D">
                      <w:r>
                        <w:t>A)</w:t>
                      </w:r>
                    </w:p>
                  </w:txbxContent>
                </v:textbox>
              </v:shape>
            </w:pict>
          </mc:Fallback>
        </mc:AlternateContent>
      </w:r>
    </w:p>
    <w:p w:rsidR="005A137D" w:rsidRDefault="005A137D" w:rsidP="005A137D">
      <w:pPr>
        <w:ind w:firstLine="0"/>
        <w:rPr>
          <w:rFonts w:eastAsiaTheme="minorEastAsia"/>
          <w:bCs/>
          <w:szCs w:val="18"/>
          <w:lang w:bidi="en-US"/>
        </w:rPr>
      </w:pPr>
      <w:bookmarkStart w:id="538" w:name="_Toc318117538"/>
      <w:bookmarkStart w:id="539" w:name="_Toc318118981"/>
      <w:bookmarkStart w:id="540" w:name="_Toc318119447"/>
      <w:r w:rsidRPr="00063FF3">
        <w:rPr>
          <w:rFonts w:eastAsiaTheme="minorEastAsia"/>
          <w:bCs/>
          <w:noProof/>
          <w:szCs w:val="18"/>
          <w:lang w:bidi="en-US"/>
        </w:rPr>
        <w:t xml:space="preserve">Figure </w:t>
      </w:r>
      <w:r>
        <w:rPr>
          <w:rFonts w:eastAsiaTheme="minorEastAsia"/>
          <w:bCs/>
          <w:noProof/>
          <w:szCs w:val="18"/>
          <w:lang w:bidi="en-US"/>
        </w:rPr>
        <w:t>9</w:t>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541" w:name="_Toc318119753"/>
      <w:r w:rsidRPr="00063FF3">
        <w:rPr>
          <w:rFonts w:eastAsiaTheme="minorEastAsia"/>
          <w:bCs/>
          <w:szCs w:val="18"/>
          <w:lang w:bidi="en-US"/>
        </w:rPr>
        <w:t xml:space="preserve">Two conceptual models of the shift between facilitative to competitive interactions with existing community over successive life </w:t>
      </w:r>
      <w:r>
        <w:rPr>
          <w:rFonts w:eastAsiaTheme="minorEastAsia"/>
          <w:bCs/>
          <w:szCs w:val="18"/>
          <w:lang w:bidi="en-US"/>
        </w:rPr>
        <w:t>history stages of an individual</w:t>
      </w:r>
      <w:r w:rsidRPr="00063FF3">
        <w:rPr>
          <w:rFonts w:eastAsiaTheme="minorEastAsia"/>
          <w:bCs/>
          <w:szCs w:val="18"/>
          <w:lang w:bidi="en-US"/>
        </w:rPr>
        <w:t xml:space="preserve"> A) The net or driving interaction </w:t>
      </w:r>
      <w:bookmarkStart w:id="542" w:name="_GoBack"/>
      <w:bookmarkEnd w:id="542"/>
      <w:del w:id="543" w:author="Tom" w:date="2015-02-02T12:31:00Z">
        <w:r w:rsidRPr="00063FF3" w:rsidDel="005768E7">
          <w:rPr>
            <w:rFonts w:eastAsiaTheme="minorEastAsia"/>
            <w:bCs/>
            <w:szCs w:val="18"/>
            <w:lang w:bidi="en-US"/>
          </w:rPr>
          <w:delText xml:space="preserve">may </w:delText>
        </w:r>
      </w:del>
      <w:r w:rsidRPr="00063FF3">
        <w:rPr>
          <w:rFonts w:eastAsiaTheme="minorEastAsia"/>
          <w:bCs/>
          <w:szCs w:val="18"/>
          <w:lang w:bidi="en-US"/>
        </w:rPr>
        <w:t>differs by functional group for different life history stages.  B) The interaction with a single functional groups shifts in one direction with successive life history stages.</w:t>
      </w:r>
      <w:bookmarkEnd w:id="538"/>
      <w:bookmarkEnd w:id="539"/>
      <w:bookmarkEnd w:id="540"/>
      <w:bookmarkEnd w:id="541"/>
    </w:p>
    <w:p w:rsidR="005A137D" w:rsidRPr="002D5BB7" w:rsidRDefault="005A137D" w:rsidP="005A137D">
      <w:pPr>
        <w:ind w:firstLine="0"/>
        <w:rPr>
          <w:b/>
        </w:rPr>
      </w:pPr>
    </w:p>
    <w:p w:rsidR="005A137D" w:rsidRDefault="005A137D" w:rsidP="005A137D"/>
    <w:p w:rsidR="002D5BB7" w:rsidRPr="00063FF3" w:rsidRDefault="002D5BB7" w:rsidP="005F0518">
      <w:pPr>
        <w:keepNext/>
        <w:keepLines/>
        <w:numPr>
          <w:ilvl w:val="1"/>
          <w:numId w:val="0"/>
        </w:numPr>
        <w:spacing w:before="360"/>
        <w:outlineLvl w:val="1"/>
        <w:rPr>
          <w:rFonts w:eastAsiaTheme="majorEastAsia" w:cstheme="majorBidi"/>
          <w:b/>
          <w:bCs/>
          <w:szCs w:val="28"/>
        </w:rPr>
      </w:pPr>
    </w:p>
    <w:p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atie Jones" w:date="2015-01-29T16:56:00Z" w:initials="KJ">
    <w:p w:rsidR="00E12340" w:rsidRDefault="00E12340">
      <w:pPr>
        <w:pStyle w:val="CommentText"/>
      </w:pPr>
      <w:r>
        <w:rPr>
          <w:rStyle w:val="CommentReference"/>
        </w:rPr>
        <w:annotationRef/>
      </w:r>
      <w:r>
        <w:t>not quite true as we didn’t have a low- stress comparison but looking for a more descriptive title</w:t>
      </w:r>
    </w:p>
  </w:comment>
  <w:comment w:id="2" w:author="Katie Jones" w:date="2015-01-29T16:56:00Z" w:initials="KJ">
    <w:p w:rsidR="00E12340" w:rsidRPr="00DE4464" w:rsidRDefault="00E12340" w:rsidP="002D5BB7">
      <w:pPr>
        <w:spacing w:before="100" w:beforeAutospacing="1" w:after="100" w:afterAutospacing="1" w:line="240" w:lineRule="auto"/>
        <w:ind w:firstLine="0"/>
        <w:rPr>
          <w:rFonts w:eastAsia="Times New Roman" w:cs="Times New Roman"/>
          <w:szCs w:val="24"/>
        </w:rPr>
      </w:pPr>
      <w:r>
        <w:rPr>
          <w:rStyle w:val="CommentReference"/>
        </w:rPr>
        <w:annotationRef/>
      </w:r>
      <w:r w:rsidRPr="00DE4464">
        <w:rPr>
          <w:rFonts w:eastAsia="Times New Roman" w:cs="Times New Roman"/>
          <w:szCs w:val="24"/>
        </w:rPr>
        <w:t>The Summary should outline the purpose of the paper and the main results, conclusions and recommendations, using clear, factual, numbered statements. 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summary point must carry the subheading '</w:t>
      </w:r>
      <w:r w:rsidRPr="00DE4464">
        <w:rPr>
          <w:rFonts w:eastAsia="Times New Roman" w:cs="Times New Roman"/>
          <w:b/>
          <w:bCs/>
          <w:i/>
          <w:iCs/>
          <w:szCs w:val="24"/>
        </w:rPr>
        <w:t>Synthesis and applications</w:t>
      </w:r>
      <w:r w:rsidRPr="00DE4464">
        <w:rPr>
          <w:rFonts w:eastAsia="Times New Roman" w:cs="Times New Roman"/>
          <w:szCs w:val="24"/>
        </w:rPr>
        <w:t xml:space="preserve">' and is the most important of all in </w:t>
      </w:r>
      <w:proofErr w:type="spellStart"/>
      <w:r w:rsidRPr="00DE4464">
        <w:rPr>
          <w:rFonts w:eastAsia="Times New Roman" w:cs="Times New Roman"/>
          <w:szCs w:val="24"/>
        </w:rPr>
        <w:t>maximising</w:t>
      </w:r>
      <w:proofErr w:type="spellEnd"/>
      <w:r w:rsidRPr="00DE4464">
        <w:rPr>
          <w:rFonts w:eastAsia="Times New Roman" w:cs="Times New Roman"/>
          <w:szCs w:val="24"/>
        </w:rPr>
        <w:t xml:space="preserve"> the impact of the paper. It should </w:t>
      </w:r>
      <w:proofErr w:type="spellStart"/>
      <w:r w:rsidRPr="00DE4464">
        <w:rPr>
          <w:rFonts w:eastAsia="Times New Roman" w:cs="Times New Roman"/>
          <w:szCs w:val="24"/>
        </w:rPr>
        <w:t>synthesise</w:t>
      </w:r>
      <w:proofErr w:type="spellEnd"/>
      <w:r w:rsidRPr="00DE4464">
        <w:rPr>
          <w:rFonts w:eastAsia="Times New Roman" w:cs="Times New Roman"/>
          <w:szCs w:val="24"/>
        </w:rPr>
        <w:t xml:space="preserve"> the paper's key messages and should be generic, seminal and accessible to non-specialists. The whole Summary should be readily understandable to all the Journal's readers and must not exceed 350 words.</w:t>
      </w:r>
    </w:p>
    <w:p w:rsidR="00E12340" w:rsidRDefault="00E12340">
      <w:pPr>
        <w:pStyle w:val="CommentText"/>
      </w:pPr>
    </w:p>
  </w:comment>
  <w:comment w:id="4" w:author="Katie Jones" w:date="2015-01-29T16:56:00Z" w:initials="KJ">
    <w:p w:rsidR="00E12340" w:rsidRDefault="00E12340">
      <w:pPr>
        <w:pStyle w:val="CommentText"/>
      </w:pPr>
      <w:r>
        <w:rPr>
          <w:rStyle w:val="CommentReference"/>
        </w:rPr>
        <w:annotationRef/>
      </w:r>
      <w:r>
        <w:t>don’t use words included in the title</w:t>
      </w:r>
    </w:p>
  </w:comment>
  <w:comment w:id="20" w:author="Katie Jones" w:date="2015-01-29T16:56:00Z" w:initials="KJ">
    <w:p w:rsidR="00B16DCF" w:rsidRDefault="00B16DCF" w:rsidP="00B16DCF">
      <w:pPr>
        <w:pStyle w:val="CommentText"/>
      </w:pPr>
      <w:r>
        <w:rPr>
          <w:rStyle w:val="CommentReference"/>
        </w:rPr>
        <w:annotationRef/>
      </w:r>
      <w:r>
        <w:t>this sounds background-y but I still like the set up</w:t>
      </w:r>
    </w:p>
  </w:comment>
  <w:comment w:id="53" w:author="tom" w:date="2015-01-29T16:56:00Z" w:initials="T">
    <w:p w:rsidR="00E803A3" w:rsidRDefault="00E803A3">
      <w:pPr>
        <w:pStyle w:val="CommentText"/>
      </w:pPr>
      <w:r>
        <w:rPr>
          <w:rStyle w:val="CommentReference"/>
        </w:rPr>
        <w:annotationRef/>
      </w:r>
      <w:r>
        <w:t xml:space="preserve">I’m struggling with the stress-gradient hypothesis being the underpinning of the paper, since we neither manipulate this gradient nor test it pers.   </w:t>
      </w:r>
    </w:p>
  </w:comment>
  <w:comment w:id="62" w:author="Katie Jones" w:date="2015-01-29T16:56:00Z" w:initials="KJ">
    <w:p w:rsidR="00E12340" w:rsidRDefault="00E12340">
      <w:pPr>
        <w:pStyle w:val="CommentText"/>
      </w:pPr>
      <w:r>
        <w:rPr>
          <w:rStyle w:val="CommentReference"/>
        </w:rPr>
        <w:annotationRef/>
      </w:r>
      <w:r>
        <w:t>this sounds background-y but I still like the set up</w:t>
      </w:r>
    </w:p>
  </w:comment>
  <w:comment w:id="197" w:author="tom" w:date="2015-01-29T16:56:00Z" w:initials="T">
    <w:p w:rsidR="00D94B9E" w:rsidRPr="008011A3" w:rsidRDefault="00D94B9E" w:rsidP="00D94B9E">
      <w:pPr>
        <w:ind w:left="720" w:hanging="720"/>
        <w:rPr>
          <w:rFonts w:ascii="Arial" w:hAnsi="Arial" w:cs="Arial"/>
          <w:sz w:val="20"/>
          <w:szCs w:val="20"/>
        </w:rPr>
      </w:pPr>
      <w:r>
        <w:rPr>
          <w:rStyle w:val="CommentReference"/>
        </w:rPr>
        <w:annotationRef/>
      </w:r>
      <w:r>
        <w:t xml:space="preserve">full citation: </w:t>
      </w:r>
      <w:r w:rsidRPr="00D94B9E">
        <w:rPr>
          <w:rFonts w:ascii="Arial" w:hAnsi="Arial" w:cs="Arial"/>
          <w:sz w:val="20"/>
          <w:szCs w:val="20"/>
        </w:rPr>
        <w:t>Kaye, T.N.</w:t>
      </w:r>
      <w:r>
        <w:rPr>
          <w:rFonts w:ascii="Arial" w:hAnsi="Arial" w:cs="Arial"/>
          <w:sz w:val="20"/>
          <w:szCs w:val="20"/>
        </w:rPr>
        <w:t xml:space="preserve"> </w:t>
      </w:r>
      <w:r w:rsidRPr="008011A3">
        <w:rPr>
          <w:rFonts w:ascii="Arial" w:hAnsi="Arial" w:cs="Arial"/>
          <w:sz w:val="20"/>
          <w:szCs w:val="20"/>
        </w:rPr>
        <w:t xml:space="preserve">and K. Kuykendall.  2001.  Effects of scarification and cold stratification on germination of </w:t>
      </w:r>
      <w:proofErr w:type="spellStart"/>
      <w:r w:rsidRPr="008011A3">
        <w:rPr>
          <w:rFonts w:ascii="Arial" w:hAnsi="Arial" w:cs="Arial"/>
          <w:i/>
          <w:iCs/>
          <w:sz w:val="20"/>
          <w:szCs w:val="20"/>
        </w:rPr>
        <w:t>Lupinus</w:t>
      </w:r>
      <w:proofErr w:type="spellEnd"/>
      <w:r w:rsidRPr="008011A3">
        <w:rPr>
          <w:rFonts w:ascii="Arial" w:hAnsi="Arial" w:cs="Arial"/>
          <w:i/>
          <w:iCs/>
          <w:sz w:val="20"/>
          <w:szCs w:val="20"/>
        </w:rPr>
        <w:t xml:space="preserve"> </w:t>
      </w:r>
      <w:proofErr w:type="spellStart"/>
      <w:r w:rsidRPr="008011A3">
        <w:rPr>
          <w:rFonts w:ascii="Arial" w:hAnsi="Arial" w:cs="Arial"/>
          <w:i/>
          <w:iCs/>
          <w:sz w:val="20"/>
          <w:szCs w:val="20"/>
        </w:rPr>
        <w:t>sulphureus</w:t>
      </w:r>
      <w:proofErr w:type="spellEnd"/>
      <w:r w:rsidRPr="008011A3">
        <w:rPr>
          <w:rFonts w:ascii="Arial" w:hAnsi="Arial" w:cs="Arial"/>
          <w:sz w:val="20"/>
          <w:szCs w:val="20"/>
        </w:rPr>
        <w:t xml:space="preserve"> ssp. </w:t>
      </w:r>
      <w:proofErr w:type="spellStart"/>
      <w:r w:rsidRPr="008011A3">
        <w:rPr>
          <w:rFonts w:ascii="Arial" w:hAnsi="Arial" w:cs="Arial"/>
          <w:i/>
          <w:iCs/>
          <w:sz w:val="20"/>
          <w:szCs w:val="20"/>
        </w:rPr>
        <w:t>kincaidii</w:t>
      </w:r>
      <w:proofErr w:type="spellEnd"/>
      <w:r w:rsidRPr="008011A3">
        <w:rPr>
          <w:rFonts w:ascii="Arial" w:hAnsi="Arial" w:cs="Arial"/>
          <w:sz w:val="20"/>
          <w:szCs w:val="20"/>
        </w:rPr>
        <w:t>.  Seed Science and Technology 29:663-668.</w:t>
      </w:r>
    </w:p>
    <w:p w:rsidR="00D94B9E" w:rsidRDefault="00D94B9E">
      <w:pPr>
        <w:pStyle w:val="CommentText"/>
      </w:pPr>
    </w:p>
  </w:comment>
  <w:comment w:id="191" w:author="Katie Jones" w:date="2015-01-29T16:56:00Z" w:initials="KJ">
    <w:p w:rsidR="00E12340" w:rsidRDefault="00E12340">
      <w:pPr>
        <w:pStyle w:val="CommentText"/>
      </w:pPr>
      <w:r>
        <w:rPr>
          <w:rStyle w:val="CommentReference"/>
        </w:rPr>
        <w:annotationRef/>
      </w:r>
      <w:r>
        <w:t xml:space="preserve">How do we explain that LUOR was only planted in half of each quadrat  without going into seed treatment </w:t>
      </w:r>
      <w:proofErr w:type="spellStart"/>
      <w:r>
        <w:t>desigh</w:t>
      </w:r>
      <w:proofErr w:type="spellEnd"/>
      <w:r>
        <w:t>?</w:t>
      </w:r>
    </w:p>
  </w:comment>
  <w:comment w:id="217" w:author="tom" w:date="2015-01-29T16:56:00Z" w:initials="T">
    <w:p w:rsidR="00CF6AC3" w:rsidRDefault="00CF6AC3">
      <w:pPr>
        <w:pStyle w:val="CommentText"/>
      </w:pPr>
      <w:r>
        <w:rPr>
          <w:rStyle w:val="CommentReference"/>
        </w:rPr>
        <w:annotationRef/>
      </w:r>
      <w:r>
        <w:t>We may be able to omit this statement.  I think it’s a bit confusing, and really it’s a topic for the analysis section.</w:t>
      </w:r>
    </w:p>
  </w:comment>
  <w:comment w:id="226" w:author="tom" w:date="2015-01-29T16:56:00Z" w:initials="T">
    <w:p w:rsidR="0037521D" w:rsidRDefault="0037521D">
      <w:pPr>
        <w:pStyle w:val="CommentText"/>
      </w:pPr>
      <w:r>
        <w:rPr>
          <w:rStyle w:val="CommentReference"/>
        </w:rPr>
        <w:annotationRef/>
      </w:r>
      <w:r>
        <w:t>Update this please.</w:t>
      </w:r>
    </w:p>
  </w:comment>
  <w:comment w:id="283" w:author="tom" w:date="2015-01-29T16:56:00Z" w:initials="T">
    <w:p w:rsidR="00952655" w:rsidRDefault="00952655">
      <w:pPr>
        <w:pStyle w:val="CommentText"/>
      </w:pPr>
      <w:r>
        <w:rPr>
          <w:rStyle w:val="CommentReference"/>
        </w:rPr>
        <w:annotationRef/>
      </w:r>
      <w:r>
        <w:t>Check this please.</w:t>
      </w:r>
    </w:p>
  </w:comment>
  <w:comment w:id="302" w:author="tom" w:date="2015-02-02T11:58:00Z" w:initials="T">
    <w:p w:rsidR="00952655" w:rsidRDefault="00952655">
      <w:pPr>
        <w:pStyle w:val="CommentText"/>
      </w:pPr>
      <w:r>
        <w:rPr>
          <w:rStyle w:val="CommentReference"/>
        </w:rPr>
        <w:annotationRef/>
      </w:r>
      <w:r>
        <w:t>Necessary to say this?</w:t>
      </w:r>
      <w:r w:rsidR="00B42367">
        <w:t xml:space="preserve">  I think we might omit it.</w:t>
      </w:r>
    </w:p>
  </w:comment>
  <w:comment w:id="303" w:author="tom" w:date="2015-02-02T12:00:00Z" w:initials="T">
    <w:p w:rsidR="00B42367" w:rsidRDefault="00B42367">
      <w:pPr>
        <w:pStyle w:val="CommentText"/>
      </w:pPr>
      <w:r>
        <w:rPr>
          <w:rStyle w:val="CommentReference"/>
        </w:rPr>
        <w:annotationRef/>
      </w:r>
      <w:r>
        <w:t>Differences in what?</w:t>
      </w:r>
    </w:p>
  </w:comment>
  <w:comment w:id="306" w:author="tom" w:date="2015-02-02T12:00:00Z" w:initials="T">
    <w:p w:rsidR="00B42367" w:rsidRDefault="00B42367">
      <w:pPr>
        <w:pStyle w:val="CommentText"/>
      </w:pPr>
      <w:r>
        <w:rPr>
          <w:rStyle w:val="CommentReference"/>
        </w:rPr>
        <w:annotationRef/>
      </w:r>
      <w:r>
        <w:t>This is the place to clarify when the split plot design was or was not included in the analyses.</w:t>
      </w:r>
    </w:p>
  </w:comment>
  <w:comment w:id="328" w:author="tom" w:date="2015-01-29T16:56:00Z" w:initials="T">
    <w:p w:rsidR="0004732F" w:rsidRDefault="0004732F">
      <w:pPr>
        <w:pStyle w:val="CommentText"/>
      </w:pPr>
      <w:r>
        <w:rPr>
          <w:rStyle w:val="CommentReference"/>
        </w:rPr>
        <w:annotationRef/>
      </w:r>
      <w:r>
        <w:t xml:space="preserve">While interesting, I don’t think this result is relevant to the questions in this paper.  Doesn’t it just mean that larger lupines flower more?  I </w:t>
      </w:r>
      <w:proofErr w:type="spellStart"/>
      <w:r>
        <w:t>thinkw</w:t>
      </w:r>
      <w:proofErr w:type="spellEnd"/>
      <w:r>
        <w:t xml:space="preserve"> e should drop this statement and Fig. 5.</w:t>
      </w:r>
    </w:p>
  </w:comment>
  <w:comment w:id="354" w:author="Katie Jones" w:date="2015-01-29T16:56:00Z" w:initials="KJ">
    <w:p w:rsidR="00E12340" w:rsidRDefault="00E12340">
      <w:pPr>
        <w:pStyle w:val="CommentText"/>
      </w:pPr>
      <w:r>
        <w:rPr>
          <w:rStyle w:val="CommentReference"/>
        </w:rPr>
        <w:annotationRef/>
      </w:r>
      <w:r>
        <w:t xml:space="preserve">Do we want to cut Erigeron all together? We don’t really have much to say expect that previous reports of E. </w:t>
      </w:r>
      <w:proofErr w:type="spellStart"/>
      <w:r>
        <w:t>decumbens</w:t>
      </w:r>
      <w:proofErr w:type="spellEnd"/>
      <w:r>
        <w:t xml:space="preserve"> being difficult to establish are supported by these results.</w:t>
      </w:r>
    </w:p>
  </w:comment>
  <w:comment w:id="355" w:author="tom" w:date="2015-01-29T16:56:00Z" w:initials="T">
    <w:p w:rsidR="00F35D11" w:rsidRDefault="00F35D11">
      <w:pPr>
        <w:pStyle w:val="CommentText"/>
      </w:pPr>
      <w:r>
        <w:rPr>
          <w:rStyle w:val="CommentReference"/>
        </w:rPr>
        <w:annotationRef/>
      </w:r>
      <w:r>
        <w:t xml:space="preserve">I’m starting to think yes.  Let’s mention ERDE and IRTE </w:t>
      </w:r>
      <w:r w:rsidRPr="00E76F27">
        <w:rPr>
          <w:u w:val="single"/>
        </w:rPr>
        <w:t>seeding</w:t>
      </w:r>
      <w:r>
        <w:t xml:space="preserve"> in the methods and note that they will not be discussed further be</w:t>
      </w:r>
      <w:r w:rsidR="00E76F27">
        <w:t>cause of very low establishment at all sites. We can remove mention of them everywhere else.  Simplifies things.</w:t>
      </w:r>
    </w:p>
  </w:comment>
  <w:comment w:id="383" w:author="tom" w:date="2015-02-02T12:18:00Z" w:initials="T">
    <w:p w:rsidR="00325ED2" w:rsidRDefault="00325ED2">
      <w:pPr>
        <w:pStyle w:val="CommentText"/>
      </w:pPr>
      <w:r>
        <w:rPr>
          <w:rStyle w:val="CommentReference"/>
        </w:rPr>
        <w:annotationRef/>
      </w:r>
      <w:r>
        <w:t>Omit?</w:t>
      </w:r>
      <w:r w:rsidR="006B299D">
        <w:t xml:space="preserve"> Or move elsewhere?</w:t>
      </w:r>
    </w:p>
  </w:comment>
  <w:comment w:id="387" w:author="tom" w:date="2015-01-29T16:56:00Z" w:initials="T">
    <w:p w:rsidR="00325ED2" w:rsidRDefault="00325ED2">
      <w:pPr>
        <w:pStyle w:val="CommentText"/>
      </w:pPr>
      <w:r>
        <w:rPr>
          <w:rStyle w:val="CommentReference"/>
        </w:rPr>
        <w:annotationRef/>
      </w:r>
      <w:r>
        <w:t>Switch topics around: establishment was correlated with grass litter (not the other way around).</w:t>
      </w:r>
    </w:p>
  </w:comment>
  <w:comment w:id="390" w:author="tom" w:date="2015-02-02T12:06:00Z" w:initials="T">
    <w:p w:rsidR="00B42367" w:rsidRDefault="00B42367">
      <w:pPr>
        <w:pStyle w:val="CommentText"/>
      </w:pPr>
      <w:r>
        <w:rPr>
          <w:rStyle w:val="CommentReference"/>
        </w:rPr>
        <w:annotationRef/>
      </w:r>
      <w:r>
        <w:t>What does this mean?  Could you be more specific?  Can their conclusions draw a link to why facilitation is important in this system?</w:t>
      </w:r>
    </w:p>
  </w:comment>
  <w:comment w:id="391" w:author="tom" w:date="2015-02-02T12:08:00Z" w:initials="T">
    <w:p w:rsidR="00B42367" w:rsidRDefault="00B42367">
      <w:pPr>
        <w:pStyle w:val="CommentText"/>
      </w:pPr>
      <w:r>
        <w:rPr>
          <w:rStyle w:val="CommentReference"/>
        </w:rPr>
        <w:annotationRef/>
      </w:r>
      <w:r>
        <w:t xml:space="preserve">Too vague.  Do you mean keep temperatures from getting too high or too low?  </w:t>
      </w:r>
      <w:r w:rsidR="003447FC">
        <w:t xml:space="preserve">Limit temperature </w:t>
      </w:r>
      <w:proofErr w:type="spellStart"/>
      <w:r w:rsidR="003447FC">
        <w:t>extremens</w:t>
      </w:r>
      <w:proofErr w:type="spellEnd"/>
      <w:r w:rsidR="003447FC">
        <w:t>?</w:t>
      </w:r>
    </w:p>
  </w:comment>
  <w:comment w:id="402" w:author="tom" w:date="2015-02-02T12:11:00Z" w:initials="T">
    <w:p w:rsidR="003447FC" w:rsidRDefault="003447FC">
      <w:pPr>
        <w:pStyle w:val="CommentText"/>
      </w:pPr>
      <w:r>
        <w:rPr>
          <w:rStyle w:val="CommentReference"/>
        </w:rPr>
        <w:annotationRef/>
      </w:r>
      <w:r>
        <w:t>Why did they recommend this?</w:t>
      </w:r>
    </w:p>
  </w:comment>
  <w:comment w:id="437" w:author="tom" w:date="2015-02-02T12:27:00Z" w:initials="T">
    <w:p w:rsidR="006B299D" w:rsidRDefault="006B299D">
      <w:pPr>
        <w:pStyle w:val="CommentText"/>
      </w:pPr>
      <w:r>
        <w:rPr>
          <w:rStyle w:val="CommentReference"/>
        </w:rPr>
        <w:annotationRef/>
      </w:r>
      <w:r>
        <w:t>Anything else to say about this species?</w:t>
      </w:r>
    </w:p>
  </w:comment>
  <w:comment w:id="517" w:author="tom" w:date="2015-02-02T12:30:00Z" w:initials="T">
    <w:p w:rsidR="005768E7" w:rsidRDefault="005768E7">
      <w:pPr>
        <w:pStyle w:val="CommentText"/>
      </w:pPr>
      <w:r>
        <w:rPr>
          <w:rStyle w:val="CommentReference"/>
        </w:rPr>
        <w:annotationRef/>
      </w:r>
      <w:r>
        <w:t>Delete</w:t>
      </w:r>
    </w:p>
  </w:comment>
  <w:comment w:id="535" w:author="tom" w:date="2015-02-02T12:31:00Z" w:initials="T">
    <w:p w:rsidR="005768E7" w:rsidRDefault="005768E7">
      <w:pPr>
        <w:pStyle w:val="CommentText"/>
      </w:pPr>
      <w:r>
        <w:rPr>
          <w:rStyle w:val="CommentReference"/>
        </w:rPr>
        <w:annotationRef/>
      </w:r>
      <w:r>
        <w:t>This could be dropped with the means and CI’s moved to the tex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2340" w:rsidRDefault="00E12340">
      <w:pPr>
        <w:spacing w:line="240" w:lineRule="auto"/>
      </w:pPr>
      <w:r>
        <w:separator/>
      </w:r>
    </w:p>
  </w:endnote>
  <w:endnote w:type="continuationSeparator" w:id="0">
    <w:p w:rsidR="00E12340" w:rsidRDefault="00E1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689400"/>
      <w:docPartObj>
        <w:docPartGallery w:val="Page Numbers (Bottom of Page)"/>
        <w:docPartUnique/>
      </w:docPartObj>
    </w:sdtPr>
    <w:sdtEndPr>
      <w:rPr>
        <w:noProof/>
      </w:rPr>
    </w:sdtEndPr>
    <w:sdtContent>
      <w:p w:rsidR="00E12340" w:rsidRDefault="00E12340">
        <w:pPr>
          <w:pStyle w:val="Footer"/>
          <w:jc w:val="center"/>
        </w:pPr>
        <w:r>
          <w:fldChar w:fldCharType="begin"/>
        </w:r>
        <w:r>
          <w:instrText xml:space="preserve"> PAGE   \* MERGEFORMAT </w:instrText>
        </w:r>
        <w:r>
          <w:fldChar w:fldCharType="separate"/>
        </w:r>
        <w:r w:rsidR="005768E7">
          <w:rPr>
            <w:noProof/>
          </w:rPr>
          <w:t>1</w:t>
        </w:r>
        <w:r>
          <w:rPr>
            <w:noProof/>
          </w:rPr>
          <w:fldChar w:fldCharType="end"/>
        </w:r>
      </w:p>
    </w:sdtContent>
  </w:sdt>
  <w:p w:rsidR="00E12340" w:rsidRDefault="00E123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2026092"/>
      <w:docPartObj>
        <w:docPartGallery w:val="Page Numbers (Bottom of Page)"/>
        <w:docPartUnique/>
      </w:docPartObj>
    </w:sdtPr>
    <w:sdtEndPr>
      <w:rPr>
        <w:noProof/>
      </w:rPr>
    </w:sdtEndPr>
    <w:sdtContent>
      <w:p w:rsidR="00E12340" w:rsidRDefault="00E12340">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rsidR="00E12340" w:rsidRDefault="00E1234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2340" w:rsidRDefault="00E12340">
      <w:pPr>
        <w:spacing w:line="240" w:lineRule="auto"/>
      </w:pPr>
      <w:r>
        <w:separator/>
      </w:r>
    </w:p>
  </w:footnote>
  <w:footnote w:type="continuationSeparator" w:id="0">
    <w:p w:rsidR="00E12340" w:rsidRDefault="00E1234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4DCE0A6E"/>
    <w:multiLevelType w:val="hybridMultilevel"/>
    <w:tmpl w:val="7D021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7">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6"/>
  </w:num>
  <w:num w:numId="3">
    <w:abstractNumId w:val="19"/>
  </w:num>
  <w:num w:numId="4">
    <w:abstractNumId w:val="29"/>
  </w:num>
  <w:num w:numId="5">
    <w:abstractNumId w:val="17"/>
  </w:num>
  <w:num w:numId="6">
    <w:abstractNumId w:val="27"/>
  </w:num>
  <w:num w:numId="7">
    <w:abstractNumId w:val="28"/>
  </w:num>
  <w:num w:numId="8">
    <w:abstractNumId w:val="4"/>
  </w:num>
  <w:num w:numId="9">
    <w:abstractNumId w:val="32"/>
  </w:num>
  <w:num w:numId="10">
    <w:abstractNumId w:val="9"/>
  </w:num>
  <w:num w:numId="11">
    <w:abstractNumId w:val="21"/>
  </w:num>
  <w:num w:numId="12">
    <w:abstractNumId w:val="33"/>
  </w:num>
  <w:num w:numId="13">
    <w:abstractNumId w:val="24"/>
  </w:num>
  <w:num w:numId="14">
    <w:abstractNumId w:val="6"/>
  </w:num>
  <w:num w:numId="15">
    <w:abstractNumId w:val="23"/>
  </w:num>
  <w:num w:numId="16">
    <w:abstractNumId w:val="18"/>
  </w:num>
  <w:num w:numId="17">
    <w:abstractNumId w:val="8"/>
  </w:num>
  <w:num w:numId="18">
    <w:abstractNumId w:val="35"/>
  </w:num>
  <w:num w:numId="19">
    <w:abstractNumId w:val="34"/>
  </w:num>
  <w:num w:numId="20">
    <w:abstractNumId w:val="16"/>
  </w:num>
  <w:num w:numId="21">
    <w:abstractNumId w:val="5"/>
  </w:num>
  <w:num w:numId="22">
    <w:abstractNumId w:val="26"/>
  </w:num>
  <w:num w:numId="23">
    <w:abstractNumId w:val="31"/>
  </w:num>
  <w:num w:numId="24">
    <w:abstractNumId w:val="12"/>
  </w:num>
  <w:num w:numId="25">
    <w:abstractNumId w:val="7"/>
  </w:num>
  <w:num w:numId="26">
    <w:abstractNumId w:val="10"/>
  </w:num>
  <w:num w:numId="27">
    <w:abstractNumId w:val="25"/>
  </w:num>
  <w:num w:numId="28">
    <w:abstractNumId w:val="22"/>
  </w:num>
  <w:num w:numId="29">
    <w:abstractNumId w:val="30"/>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 w:numId="3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trackRevisions/>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35576"/>
    <w:rsid w:val="0003791E"/>
    <w:rsid w:val="0004732F"/>
    <w:rsid w:val="000551E6"/>
    <w:rsid w:val="00063FF3"/>
    <w:rsid w:val="000A469B"/>
    <w:rsid w:val="00144BC0"/>
    <w:rsid w:val="00166F16"/>
    <w:rsid w:val="00187579"/>
    <w:rsid w:val="001F4FBF"/>
    <w:rsid w:val="00201FC6"/>
    <w:rsid w:val="00234A8D"/>
    <w:rsid w:val="00244068"/>
    <w:rsid w:val="002600F6"/>
    <w:rsid w:val="00270A3D"/>
    <w:rsid w:val="00293805"/>
    <w:rsid w:val="002D2ED5"/>
    <w:rsid w:val="002D5BB7"/>
    <w:rsid w:val="00325ED2"/>
    <w:rsid w:val="003447FC"/>
    <w:rsid w:val="0037521D"/>
    <w:rsid w:val="00377D2D"/>
    <w:rsid w:val="003A057D"/>
    <w:rsid w:val="003C051B"/>
    <w:rsid w:val="003C65B9"/>
    <w:rsid w:val="00414440"/>
    <w:rsid w:val="004533F3"/>
    <w:rsid w:val="004950CE"/>
    <w:rsid w:val="004A70D3"/>
    <w:rsid w:val="004E3FE9"/>
    <w:rsid w:val="005001DE"/>
    <w:rsid w:val="00507E77"/>
    <w:rsid w:val="00557A29"/>
    <w:rsid w:val="005768E7"/>
    <w:rsid w:val="005A137D"/>
    <w:rsid w:val="005B7D46"/>
    <w:rsid w:val="005D0C14"/>
    <w:rsid w:val="005E3C93"/>
    <w:rsid w:val="005F0518"/>
    <w:rsid w:val="00666EFD"/>
    <w:rsid w:val="00687F77"/>
    <w:rsid w:val="006B299D"/>
    <w:rsid w:val="006B3624"/>
    <w:rsid w:val="006B585B"/>
    <w:rsid w:val="006E64E7"/>
    <w:rsid w:val="007208C5"/>
    <w:rsid w:val="00725245"/>
    <w:rsid w:val="0076248A"/>
    <w:rsid w:val="007633C2"/>
    <w:rsid w:val="007A3A16"/>
    <w:rsid w:val="007E0F13"/>
    <w:rsid w:val="007F332A"/>
    <w:rsid w:val="007F3916"/>
    <w:rsid w:val="008135F7"/>
    <w:rsid w:val="008335CD"/>
    <w:rsid w:val="00837AB9"/>
    <w:rsid w:val="0089014F"/>
    <w:rsid w:val="008B26F4"/>
    <w:rsid w:val="008C2191"/>
    <w:rsid w:val="008D0BB0"/>
    <w:rsid w:val="00942CCC"/>
    <w:rsid w:val="00952655"/>
    <w:rsid w:val="00981891"/>
    <w:rsid w:val="009A0DA2"/>
    <w:rsid w:val="00A1409D"/>
    <w:rsid w:val="00A65DA1"/>
    <w:rsid w:val="00A66301"/>
    <w:rsid w:val="00A75A36"/>
    <w:rsid w:val="00AA1D89"/>
    <w:rsid w:val="00AC4780"/>
    <w:rsid w:val="00B06036"/>
    <w:rsid w:val="00B16DCF"/>
    <w:rsid w:val="00B42367"/>
    <w:rsid w:val="00B608AF"/>
    <w:rsid w:val="00B62B58"/>
    <w:rsid w:val="00BF52F3"/>
    <w:rsid w:val="00C103A5"/>
    <w:rsid w:val="00C6682F"/>
    <w:rsid w:val="00C962B9"/>
    <w:rsid w:val="00CF27C7"/>
    <w:rsid w:val="00CF6AC3"/>
    <w:rsid w:val="00D02D7C"/>
    <w:rsid w:val="00D54187"/>
    <w:rsid w:val="00D94B9E"/>
    <w:rsid w:val="00DF71A5"/>
    <w:rsid w:val="00E12340"/>
    <w:rsid w:val="00E50157"/>
    <w:rsid w:val="00E76F27"/>
    <w:rsid w:val="00E803A3"/>
    <w:rsid w:val="00E84763"/>
    <w:rsid w:val="00EB41EB"/>
    <w:rsid w:val="00F12A86"/>
    <w:rsid w:val="00F35D11"/>
    <w:rsid w:val="00F76161"/>
    <w:rsid w:val="00FB40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spacing w:after="240" w:line="240" w:lineRule="auto"/>
      <w:ind w:left="720" w:hanging="720"/>
    </w:pPr>
  </w:style>
  <w:style w:type="table" w:styleId="TableGrid">
    <w:name w:val="Table Grid"/>
    <w:basedOn w:val="TableNormal"/>
    <w:uiPriority w:val="59"/>
    <w:rsid w:val="00063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04164B-80D5-4303-A7BD-3B1AE58B0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38</Pages>
  <Words>17211</Words>
  <Characters>96899</Characters>
  <Application>Microsoft Office Word</Application>
  <DocSecurity>0</DocSecurity>
  <Lines>2768</Lines>
  <Paragraphs>1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Tom</cp:lastModifiedBy>
  <cp:revision>3</cp:revision>
  <dcterms:created xsi:type="dcterms:W3CDTF">2015-02-02T18:50:00Z</dcterms:created>
  <dcterms:modified xsi:type="dcterms:W3CDTF">2015-02-02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O4NqgwUh"/&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0"/&gt;&lt;/prefs&gt;&lt;/data&gt;</vt:lpwstr>
  </property>
</Properties>
</file>